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073359" w14:textId="3BE1E45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Nam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Journal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World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Journal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of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Clinical</w:t>
      </w:r>
      <w:r w:rsidR="007073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color w:val="000000"/>
        </w:rPr>
        <w:t>Cases</w:t>
      </w:r>
    </w:p>
    <w:p w14:paraId="5449D0A5" w14:textId="590AF03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Manuscrip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NO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1862</w:t>
      </w:r>
    </w:p>
    <w:p w14:paraId="2ED638B0" w14:textId="703D6836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Manuscrip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Type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</w:p>
    <w:p w14:paraId="6B497D3E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7D56B466" w14:textId="0CCF6FB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Sof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tissu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tuberculosis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detected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b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next-generation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sequenci</w:t>
      </w:r>
      <w:r w:rsidRPr="00DC7030">
        <w:rPr>
          <w:rFonts w:ascii="Book Antiqua" w:eastAsia="Book Antiqua" w:hAnsi="Book Antiqua" w:cs="Book Antiqua"/>
          <w:b/>
          <w:color w:val="000000"/>
        </w:rPr>
        <w:t>ng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A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cas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repor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b/>
          <w:color w:val="000000"/>
        </w:rPr>
        <w:t>literature</w:t>
      </w:r>
    </w:p>
    <w:p w14:paraId="02539715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BD7B501" w14:textId="015AEF6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e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b</w:t>
      </w:r>
      <w:r w:rsidRPr="00DC7030">
        <w:rPr>
          <w:rFonts w:ascii="Book Antiqua" w:eastAsia="Book Antiqua" w:hAnsi="Book Antiqua" w:cs="Book Antiqua"/>
          <w:color w:val="000000"/>
        </w:rPr>
        <w:t>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</w:p>
    <w:p w14:paraId="7D47BFE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449AF2C4" w14:textId="2A82327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Yan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-</w:t>
      </w:r>
      <w:proofErr w:type="spellStart"/>
      <w:r w:rsidR="00D1078C" w:rsidRPr="00DC7030">
        <w:rPr>
          <w:rFonts w:ascii="Book Antiqua" w:hAnsi="Book Antiqua" w:cs="Book Antiqua"/>
          <w:color w:val="000000"/>
          <w:lang w:eastAsia="zh-CN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a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D1078C" w:rsidRPr="00DC7030">
        <w:rPr>
          <w:rFonts w:ascii="Book Antiqua" w:eastAsia="Book Antiqua" w:hAnsi="Book Antiqua" w:cs="Book Antiqua"/>
          <w:color w:val="000000"/>
        </w:rPr>
        <w:t>Ya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-H</w:t>
      </w:r>
      <w:r w:rsidR="00D1078C" w:rsidRPr="00DC7030">
        <w:rPr>
          <w:rFonts w:ascii="Book Antiqua" w:eastAsia="Book Antiqua" w:hAnsi="Book Antiqua" w:cs="Book Antiqua"/>
          <w:color w:val="000000"/>
        </w:rPr>
        <w:t>u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i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color w:val="000000"/>
        </w:rPr>
        <w:t>L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color w:val="000000"/>
        </w:rPr>
        <w:t>L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a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u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u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</w:p>
    <w:p w14:paraId="076012D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BC04A9B" w14:textId="2D05E60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proofErr w:type="spellStart"/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Ga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e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Ya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Hu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uang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Xi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L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i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ang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10029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Jiangsu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Province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</w:p>
    <w:p w14:paraId="6AFAD720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41BD705" w14:textId="333B8E3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Kao</w:t>
      </w:r>
      <w:r w:rsidR="00D472CD" w:rsidRPr="00DC7030">
        <w:rPr>
          <w:rFonts w:ascii="Book Antiqua" w:hAnsi="Book Antiqua" w:cs="Book Antiqua"/>
          <w:color w:val="000000"/>
          <w:lang w:eastAsia="zh-CN"/>
        </w:rPr>
        <w:t>-</w:t>
      </w:r>
      <w:r w:rsidR="00D472CD" w:rsidRPr="00DC7030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Qian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ui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heng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Ju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u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thopedic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10029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Jiangsu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Province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</w:p>
    <w:p w14:paraId="2B149FFA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14A0665" w14:textId="55619E3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Y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Y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af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uscrip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pre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t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X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X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Q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K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C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ll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rc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472CD" w:rsidRPr="00DC7030">
        <w:rPr>
          <w:rFonts w:ascii="Book Antiqua" w:eastAsia="Book Antiqua" w:hAnsi="Book Antiqua" w:cs="Book Antiqua"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rib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pervi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va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h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uscript.</w:t>
      </w:r>
    </w:p>
    <w:p w14:paraId="1FE442F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2E98AEC" w14:textId="0A6FA8D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proofErr w:type="gramStart"/>
      <w:r w:rsidRPr="00DC7030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tu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i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Pr="00DC7030">
        <w:rPr>
          <w:rFonts w:ascii="Book Antiqua" w:hAnsi="Book Antiqua" w:cs="Book Antiqua"/>
          <w:color w:val="000000"/>
          <w:lang w:eastAsia="zh-CN"/>
        </w:rPr>
        <w:t>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hAnsi="Book Antiqua" w:cs="Book Antiqua"/>
          <w:color w:val="000000"/>
          <w:lang w:eastAsia="zh-CN"/>
        </w:rPr>
        <w:t>No.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2272544.</w:t>
      </w:r>
      <w:proofErr w:type="gramEnd"/>
    </w:p>
    <w:p w14:paraId="24833203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822725B" w14:textId="6A52365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cademic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earch,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No.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300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ang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z</w:t>
      </w:r>
      <w:r w:rsidRPr="00DC7030">
        <w:rPr>
          <w:rFonts w:ascii="Book Antiqua" w:eastAsia="Book Antiqua" w:hAnsi="Book Antiqua" w:cs="Book Antiqua"/>
          <w:color w:val="000000"/>
        </w:rPr>
        <w:t>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a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10029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Jiangsu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Province,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yuan@jsph.org.cn</w:t>
      </w:r>
    </w:p>
    <w:p w14:paraId="3C8A020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57C686A" w14:textId="6D31CEB3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ve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</w:t>
      </w:r>
    </w:p>
    <w:p w14:paraId="60BE61E1" w14:textId="35EC0CFD" w:rsidR="00A77B3E" w:rsidRPr="00DC7030" w:rsidRDefault="00771CCC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bCs/>
          <w:color w:val="000000"/>
          <w:lang w:eastAsia="zh-CN"/>
        </w:rPr>
        <w:t>December</w:t>
      </w:r>
      <w:r w:rsidR="0070738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bCs/>
          <w:color w:val="000000"/>
          <w:lang w:eastAsia="zh-CN"/>
        </w:rPr>
        <w:t>21,</w:t>
      </w:r>
      <w:r w:rsidR="00707384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D1078C" w:rsidRPr="00DC7030">
        <w:rPr>
          <w:rFonts w:ascii="Book Antiqua" w:hAnsi="Book Antiqua" w:cs="Book Antiqua"/>
          <w:bCs/>
          <w:color w:val="000000"/>
          <w:lang w:eastAsia="zh-CN"/>
        </w:rPr>
        <w:t>2022</w:t>
      </w:r>
    </w:p>
    <w:p w14:paraId="02BDD77F" w14:textId="236C7CB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23BF7" w:rsidRPr="00216677">
        <w:rPr>
          <w:rFonts w:ascii="Book Antiqua" w:eastAsia="Book Antiqua" w:hAnsi="Book Antiqua" w:cs="Book Antiqua"/>
          <w:color w:val="000000"/>
        </w:rPr>
        <w:t>January 5, 2023</w:t>
      </w:r>
    </w:p>
    <w:p w14:paraId="4800E60C" w14:textId="6581275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D3187">
        <w:rPr>
          <w:rFonts w:ascii="Book Antiqua" w:eastAsia="Book Antiqua" w:hAnsi="Book Antiqua" w:cs="Book Antiqua"/>
          <w:color w:val="000000" w:themeColor="text1"/>
        </w:rPr>
        <w:t xml:space="preserve">January </w:t>
      </w:r>
      <w:r w:rsidR="004D3187">
        <w:rPr>
          <w:rFonts w:ascii="Book Antiqua" w:hAnsi="Book Antiqua" w:cs="Book Antiqua"/>
          <w:color w:val="000000" w:themeColor="text1"/>
          <w:lang w:eastAsia="zh-CN"/>
        </w:rPr>
        <w:t>26</w:t>
      </w:r>
      <w:r w:rsidR="004D3187">
        <w:rPr>
          <w:rFonts w:ascii="Book Antiqua" w:eastAsia="Book Antiqua" w:hAnsi="Book Antiqua" w:cs="Book Antiqua"/>
          <w:color w:val="000000" w:themeColor="text1"/>
        </w:rPr>
        <w:t>, 2023</w:t>
      </w:r>
    </w:p>
    <w:p w14:paraId="29794EAA" w14:textId="77777777" w:rsidR="00D23BF7" w:rsidRDefault="00D23BF7">
      <w:pPr>
        <w:rPr>
          <w:rFonts w:ascii="Book Antiqua" w:hAnsi="Book Antiqua"/>
          <w:lang w:eastAsia="zh-CN"/>
        </w:rPr>
      </w:pPr>
      <w:r>
        <w:rPr>
          <w:rFonts w:ascii="Book Antiqua" w:hAnsi="Book Antiqua"/>
          <w:lang w:eastAsia="zh-CN"/>
        </w:rPr>
        <w:br w:type="page"/>
      </w:r>
    </w:p>
    <w:p w14:paraId="501E16BC" w14:textId="63615EA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D5AFA52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BACKGROUND</w:t>
      </w:r>
    </w:p>
    <w:p w14:paraId="1641F555" w14:textId="0FEA1E1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sidiou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liz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nlarg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t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oc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ol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cessfu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l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mer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s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earc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r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7B6D73A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0FB9DB9" w14:textId="2FCA7A8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MMARY</w:t>
      </w:r>
    </w:p>
    <w:p w14:paraId="3FDE8F02" w14:textId="3AE03DD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4-year-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c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m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ps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ganis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ow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l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onsi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ei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iz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m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s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s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.</w:t>
      </w:r>
    </w:p>
    <w:p w14:paraId="5821208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9E9F553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ONCLUSION</w:t>
      </w:r>
    </w:p>
    <w:p w14:paraId="6F75248D" w14:textId="3862A52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ligh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or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d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gnosis.</w:t>
      </w:r>
    </w:p>
    <w:p w14:paraId="7C082649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FB1C277" w14:textId="44F2458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N</w:t>
      </w:r>
      <w:r w:rsidRPr="00DC7030">
        <w:rPr>
          <w:rFonts w:ascii="Book Antiqua" w:eastAsia="Book Antiqua" w:hAnsi="Book Antiqua" w:cs="Book Antiqua"/>
          <w:color w:val="000000"/>
        </w:rPr>
        <w:t>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="00D1078C" w:rsidRPr="00DC7030">
        <w:rPr>
          <w:rFonts w:ascii="Book Antiqua" w:hAnsi="Book Antiqua" w:cs="Book Antiqua"/>
          <w:color w:val="000000"/>
          <w:lang w:eastAsia="zh-CN"/>
        </w:rPr>
        <w:t>E</w:t>
      </w:r>
      <w:r w:rsidRPr="00DC7030">
        <w:rPr>
          <w:rFonts w:ascii="Book Antiqua" w:eastAsia="Book Antiqua" w:hAnsi="Book Antiqua" w:cs="Book Antiqua"/>
          <w:color w:val="000000"/>
        </w:rPr>
        <w:t>xtrapulmonary</w:t>
      </w:r>
      <w:proofErr w:type="spellEnd"/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D</w:t>
      </w:r>
      <w:r w:rsidRPr="00DC7030">
        <w:rPr>
          <w:rFonts w:ascii="Book Antiqua" w:eastAsia="Book Antiqua" w:hAnsi="Book Antiqua" w:cs="Book Antiqua"/>
          <w:color w:val="000000"/>
        </w:rPr>
        <w:t>iagnosi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C</w:t>
      </w:r>
      <w:r w:rsidRPr="00DC7030">
        <w:rPr>
          <w:rFonts w:ascii="Book Antiqua" w:eastAsia="Book Antiqua" w:hAnsi="Book Antiqua" w:cs="Book Antiqua"/>
          <w:color w:val="000000"/>
        </w:rPr>
        <w:t>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</w:p>
    <w:p w14:paraId="417E4A7D" w14:textId="77777777" w:rsidR="00A77B3E" w:rsidRDefault="00A77B3E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167D1B3" w14:textId="23F6FEE2" w:rsidR="00FA78F4" w:rsidRPr="00026CB8" w:rsidRDefault="00FA78F4" w:rsidP="00FA78F4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 w:rsidR="0077283A">
        <w:rPr>
          <w:rFonts w:ascii="Book Antiqua" w:hAnsi="Book Antiqua" w:cs="Book Antiqua" w:hint="eastAsia"/>
          <w:b/>
          <w:color w:val="000000"/>
          <w:lang w:eastAsia="zh-CN"/>
        </w:rPr>
        <w:t>3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7C778CF7" w14:textId="77777777" w:rsidR="00FA78F4" w:rsidRPr="00DC7030" w:rsidRDefault="00FA78F4" w:rsidP="00DC703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976F75B" w14:textId="207B6D93" w:rsidR="008B4EBE" w:rsidRDefault="004B1F63" w:rsidP="008B4EBE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B00FF8" w:rsidRPr="00B00FF8">
        <w:rPr>
          <w:rFonts w:ascii="Book Antiqua" w:eastAsia="Book Antiqua" w:hAnsi="Book Antiqua" w:cs="Book Antiqua"/>
          <w:color w:val="000000"/>
        </w:rPr>
        <w:t>He YG, Huang YH, Yi XL, Qian KL, Wang Y, Cheng H, Hu J, Liu Y</w:t>
      </w:r>
      <w:r w:rsidR="00771CCC"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sequencing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D1078C" w:rsidRPr="00DC7030">
        <w:rPr>
          <w:rFonts w:ascii="Book Antiqua" w:eastAsia="Book Antiqua" w:hAnsi="Book Antiqua" w:cs="Book Antiqua"/>
          <w:color w:val="000000"/>
        </w:rPr>
        <w:t>literature</w:t>
      </w:r>
      <w:r w:rsidR="00771CCC"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71CCC" w:rsidRPr="00DC7030">
        <w:rPr>
          <w:rFonts w:ascii="Book Antiqua" w:eastAsia="Book Antiqua" w:hAnsi="Book Antiqua" w:cs="Book Antiqua"/>
          <w:color w:val="000000"/>
        </w:rPr>
        <w:t>202</w:t>
      </w:r>
      <w:r w:rsidR="0077283A">
        <w:rPr>
          <w:rFonts w:ascii="Book Antiqua" w:hAnsi="Book Antiqua" w:cs="Book Antiqua" w:hint="eastAsia"/>
          <w:color w:val="000000"/>
          <w:lang w:eastAsia="zh-CN"/>
        </w:rPr>
        <w:t>3</w:t>
      </w:r>
      <w:r w:rsidR="00771CCC" w:rsidRPr="00DC7030">
        <w:rPr>
          <w:rFonts w:ascii="Book Antiqua" w:eastAsia="Book Antiqua" w:hAnsi="Book Antiqua" w:cs="Book Antiqua"/>
          <w:color w:val="000000"/>
        </w:rPr>
        <w:t>;</w:t>
      </w:r>
      <w:r w:rsidR="008B4EBE">
        <w:rPr>
          <w:rFonts w:ascii="Book Antiqua" w:eastAsia="Book Antiqua" w:hAnsi="Book Antiqua" w:cs="Book Antiqua"/>
          <w:color w:val="000000"/>
        </w:rPr>
        <w:t xml:space="preserve"> 1</w:t>
      </w:r>
      <w:r w:rsidR="008B4EBE">
        <w:rPr>
          <w:rFonts w:ascii="Book Antiqua" w:hAnsi="Book Antiqua" w:cs="Book Antiqua"/>
          <w:color w:val="000000"/>
          <w:lang w:eastAsia="zh-CN"/>
        </w:rPr>
        <w:t>1</w:t>
      </w:r>
      <w:r w:rsidR="008B4EBE">
        <w:rPr>
          <w:rFonts w:ascii="Book Antiqua" w:eastAsia="Book Antiqua" w:hAnsi="Book Antiqua" w:cs="Book Antiqua"/>
          <w:color w:val="000000"/>
        </w:rPr>
        <w:t>(</w:t>
      </w:r>
      <w:r w:rsidR="008B4EBE">
        <w:rPr>
          <w:rFonts w:ascii="Book Antiqua" w:hAnsi="Book Antiqua" w:cs="Book Antiqua"/>
          <w:color w:val="000000"/>
          <w:lang w:eastAsia="zh-CN"/>
        </w:rPr>
        <w:t>3</w:t>
      </w:r>
      <w:r w:rsidR="008B4EBE">
        <w:rPr>
          <w:rFonts w:ascii="Book Antiqua" w:eastAsia="Book Antiqua" w:hAnsi="Book Antiqua" w:cs="Book Antiqua"/>
          <w:color w:val="000000"/>
        </w:rPr>
        <w:t xml:space="preserve">): </w:t>
      </w:r>
      <w:r w:rsidR="00D43036">
        <w:rPr>
          <w:rFonts w:ascii="Book Antiqua" w:hAnsi="Book Antiqua" w:cs="Book Antiqua" w:hint="eastAsia"/>
          <w:color w:val="000000"/>
          <w:lang w:eastAsia="zh-CN"/>
        </w:rPr>
        <w:t>709</w:t>
      </w:r>
      <w:r w:rsidR="008B4EBE">
        <w:rPr>
          <w:rFonts w:ascii="Book Antiqua" w:eastAsia="Book Antiqua" w:hAnsi="Book Antiqua" w:cs="Book Antiqua"/>
          <w:color w:val="000000"/>
        </w:rPr>
        <w:t>-</w:t>
      </w:r>
      <w:r w:rsidR="00D43036">
        <w:rPr>
          <w:rFonts w:ascii="Book Antiqua" w:hAnsi="Book Antiqua" w:cs="Book Antiqua" w:hint="eastAsia"/>
          <w:color w:val="000000"/>
          <w:lang w:eastAsia="zh-CN"/>
        </w:rPr>
        <w:t>718</w:t>
      </w:r>
    </w:p>
    <w:p w14:paraId="63FC66F3" w14:textId="124442D3" w:rsidR="008B4EBE" w:rsidRDefault="008B4EBE" w:rsidP="008B4EB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URL</w:t>
      </w:r>
      <w:r>
        <w:rPr>
          <w:rFonts w:ascii="Book Antiqua" w:eastAsia="Book Antiqua" w:hAnsi="Book Antiqua" w:cs="Book Antiqua"/>
          <w:b/>
          <w:color w:val="000000"/>
        </w:rPr>
        <w:t xml:space="preserve">: </w:t>
      </w:r>
      <w:r>
        <w:rPr>
          <w:rFonts w:ascii="Book Antiqua" w:eastAsia="Book Antiqua" w:hAnsi="Book Antiqua" w:cs="Book Antiqua"/>
          <w:color w:val="000000"/>
        </w:rPr>
        <w:t>https://www.wjgnet.com/2307-8960/full/v1</w:t>
      </w:r>
      <w:r>
        <w:rPr>
          <w:rFonts w:ascii="Book Antiqua" w:hAnsi="Book Antiqua" w:cs="Book Antiqua"/>
          <w:color w:val="000000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</w:rPr>
        <w:t>/i</w:t>
      </w:r>
      <w:r>
        <w:rPr>
          <w:rFonts w:ascii="Book Antiqua" w:hAnsi="Book Antiqua" w:cs="Book Antiqua"/>
          <w:color w:val="000000"/>
          <w:lang w:eastAsia="zh-CN"/>
        </w:rPr>
        <w:t>3</w:t>
      </w:r>
      <w:r>
        <w:rPr>
          <w:rFonts w:ascii="Book Antiqua" w:eastAsia="Book Antiqua" w:hAnsi="Book Antiqua" w:cs="Book Antiqua"/>
          <w:color w:val="000000"/>
        </w:rPr>
        <w:t>/</w:t>
      </w:r>
      <w:r w:rsidR="00D43036">
        <w:rPr>
          <w:rFonts w:ascii="Book Antiqua" w:hAnsi="Book Antiqua" w:cs="Book Antiqua" w:hint="eastAsia"/>
          <w:color w:val="000000"/>
          <w:lang w:eastAsia="zh-CN"/>
        </w:rPr>
        <w:t>709</w:t>
      </w:r>
      <w:r>
        <w:rPr>
          <w:rFonts w:ascii="Book Antiqua" w:eastAsia="Book Antiqua" w:hAnsi="Book Antiqua" w:cs="Book Antiqua"/>
          <w:color w:val="000000"/>
        </w:rPr>
        <w:t>.htm</w:t>
      </w:r>
    </w:p>
    <w:p w14:paraId="24FC6F89" w14:textId="1DC859EA" w:rsidR="00A77B3E" w:rsidRPr="00DC7030" w:rsidRDefault="008B4EBE" w:rsidP="008B4EB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DOI</w:t>
      </w:r>
      <w:r>
        <w:rPr>
          <w:rFonts w:ascii="Book Antiqua" w:eastAsia="Book Antiqua" w:hAnsi="Book Antiqua" w:cs="Book Antiqua"/>
          <w:b/>
          <w:color w:val="000000"/>
        </w:rPr>
        <w:t xml:space="preserve">: </w:t>
      </w:r>
      <w:r>
        <w:rPr>
          <w:rFonts w:ascii="Book Antiqua" w:eastAsia="Book Antiqua" w:hAnsi="Book Antiqua" w:cs="Book Antiqua"/>
          <w:color w:val="000000"/>
        </w:rPr>
        <w:t>https://dx.doi.org/10.12998/wjcc.v1</w:t>
      </w:r>
      <w:r>
        <w:rPr>
          <w:rFonts w:ascii="Book Antiqua" w:hAnsi="Book Antiqua" w:cs="Book Antiqua"/>
          <w:color w:val="000000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</w:rPr>
        <w:t>.i</w:t>
      </w:r>
      <w:r>
        <w:rPr>
          <w:rFonts w:ascii="Book Antiqua" w:hAnsi="Book Antiqua" w:cs="Book Antiqua"/>
          <w:color w:val="000000"/>
          <w:lang w:eastAsia="zh-CN"/>
        </w:rPr>
        <w:t>3</w:t>
      </w:r>
      <w:r>
        <w:rPr>
          <w:rFonts w:ascii="Book Antiqua" w:eastAsia="Book Antiqua" w:hAnsi="Book Antiqua" w:cs="Book Antiqua"/>
          <w:color w:val="000000"/>
        </w:rPr>
        <w:t>.</w:t>
      </w:r>
      <w:r w:rsidR="00D43036">
        <w:rPr>
          <w:rFonts w:ascii="Book Antiqua" w:hAnsi="Book Antiqua" w:cs="Book Antiqua" w:hint="eastAsia"/>
          <w:color w:val="000000"/>
          <w:lang w:eastAsia="zh-CN"/>
        </w:rPr>
        <w:t>709</w:t>
      </w:r>
    </w:p>
    <w:p w14:paraId="034F913F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E83D363" w14:textId="430A3F8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speci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s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diagnos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s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ns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ele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ol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hasiz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or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d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gnosis.</w:t>
      </w:r>
    </w:p>
    <w:p w14:paraId="16C81B2C" w14:textId="77777777" w:rsidR="00FA78F4" w:rsidRDefault="00FA78F4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43B5D9F2" w14:textId="56E47E2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3276E830" w14:textId="0708D9E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TB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07384">
        <w:rPr>
          <w:rFonts w:ascii="Book Antiqua" w:hAnsi="Book Antiqua" w:cs="Book Antiqua" w:hint="eastAsia"/>
          <w:color w:val="000000"/>
          <w:lang w:eastAsia="zh-CN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07384">
        <w:rPr>
          <w:rFonts w:ascii="Book Antiqua" w:hAnsi="Book Antiqua" w:cs="Book Antiqua" w:hint="eastAsia"/>
          <w:color w:val="000000"/>
          <w:lang w:eastAsia="zh-CN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MT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07384">
        <w:rPr>
          <w:rFonts w:ascii="Book Antiqua" w:hAnsi="Book Antiqua" w:cs="Book Antiqua" w:hint="eastAsia"/>
          <w:color w:val="000000"/>
          <w:lang w:eastAsia="zh-CN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EPTB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titu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5</w:t>
      </w:r>
      <w:r w:rsidR="00D1078C" w:rsidRPr="00DC7030">
        <w:rPr>
          <w:rFonts w:ascii="Book Antiqua" w:hAnsi="Book Antiqua" w:cs="Book Antiqua"/>
          <w:color w:val="000000"/>
          <w:lang w:eastAsia="zh-CN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</w:rPr>
        <w:t>-</w:t>
      </w:r>
      <w:r w:rsidRPr="00DC7030">
        <w:rPr>
          <w:rFonts w:ascii="Book Antiqua" w:eastAsia="Book Antiqua" w:hAnsi="Book Antiqua" w:cs="Book Antiqua"/>
          <w:color w:val="000000"/>
        </w:rPr>
        <w:t>20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ol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ga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u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leu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49.8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onch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14.8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ymp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8.56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nin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7.6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orac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rteb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2.55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kele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i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0.56%)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0159CB">
        <w:rPr>
          <w:rFonts w:ascii="Book Antiqua" w:hAnsi="Book Antiqua" w:cs="Book Antiqua" w:hint="eastAsia"/>
          <w:color w:val="000000"/>
          <w:vertAlign w:val="superscript"/>
          <w:lang w:eastAsia="zh-CN"/>
        </w:rPr>
        <w:t>1,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u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</w:t>
      </w:r>
      <w:r w:rsidR="00D1078C" w:rsidRPr="00DC7030">
        <w:rPr>
          <w:rFonts w:ascii="Book Antiqua" w:eastAsia="Book Antiqua" w:hAnsi="Book Antiqua" w:cs="Book Antiqua"/>
          <w:color w:val="000000"/>
        </w:rPr>
        <w:t>-</w:t>
      </w:r>
      <w:r w:rsidRPr="00DC7030">
        <w:rPr>
          <w:rFonts w:ascii="Book Antiqua" w:eastAsia="Book Antiqua" w:hAnsi="Book Antiqua" w:cs="Book Antiqua"/>
          <w:color w:val="000000"/>
        </w:rPr>
        <w:t>2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0159CB">
        <w:rPr>
          <w:rFonts w:ascii="Book Antiqua" w:hAnsi="Book Antiqua" w:cs="Book Antiqua" w:hint="eastAsia"/>
          <w:color w:val="000000"/>
          <w:lang w:eastAsia="zh-CN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PTB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nowled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seri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,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fo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d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c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fficul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.</w:t>
      </w:r>
    </w:p>
    <w:p w14:paraId="16B65A06" w14:textId="4969287B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3.03%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.45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man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bo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safe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quirem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iqu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l-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uoresc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lymer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PCR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ross-prim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ilit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r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yp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pl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</w:t>
      </w:r>
      <w:r w:rsidR="00911E8C" w:rsidRPr="00911E8C">
        <w:t xml:space="preserve"> </w:t>
      </w:r>
      <w:r w:rsidR="00911E8C" w:rsidRPr="00911E8C">
        <w:rPr>
          <w:rFonts w:ascii="Book Antiqua" w:eastAsia="Book Antiqua" w:hAnsi="Book Antiqua" w:cs="Book Antiqua"/>
          <w:color w:val="000000"/>
        </w:rPr>
        <w:t>rifampin (RIF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5.5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6.5%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respectively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DC7030">
        <w:rPr>
          <w:rFonts w:ascii="Book Antiqua" w:eastAsia="Book Antiqua" w:hAnsi="Book Antiqua" w:cs="Book Antiqua"/>
          <w:color w:val="000000"/>
        </w:rPr>
        <w:t>.</w:t>
      </w:r>
    </w:p>
    <w:p w14:paraId="6CA850D3" w14:textId="0C3ED9A7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NGS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er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mi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rmin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estigatio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tent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ificant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on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ru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ng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parasit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159CB">
        <w:rPr>
          <w:rFonts w:ascii="Book Antiqua" w:hAnsi="Book Antiqua" w:cs="Book Antiqua" w:hint="eastAsia"/>
          <w:color w:val="000000"/>
          <w:vertAlign w:val="superscript"/>
          <w:lang w:eastAsia="zh-CN"/>
        </w:rPr>
        <w:t>8-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ta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oc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ven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x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infection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0159CB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munocompet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i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atur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ade.</w:t>
      </w:r>
    </w:p>
    <w:p w14:paraId="103194C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925864F" w14:textId="3922D46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0F9E73BF" w14:textId="5790B59B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4CCB2134" w14:textId="62309CA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4-year-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t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Orthopaedic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fil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pi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nj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vers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c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.</w:t>
      </w:r>
    </w:p>
    <w:p w14:paraId="27C5B849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73B8DAD" w14:textId="116BDF1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72B718C9" w14:textId="6DD880B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i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18795C" w:rsidRPr="00DC7030">
        <w:rPr>
          <w:rFonts w:ascii="Book Antiqua" w:eastAsia="Book Antiqua" w:hAnsi="Book Antiqua" w:cs="Book Antiqua"/>
          <w:color w:val="000000"/>
        </w:rPr>
        <w:t>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-f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0159CB">
        <w:rPr>
          <w:rFonts w:ascii="Book Antiqua" w:hAnsi="Book Antiqua" w:cs="Book Antiqua" w:hint="eastAsia"/>
          <w:color w:val="000000"/>
          <w:lang w:eastAsia="zh-CN"/>
        </w:rPr>
        <w:t>t</w:t>
      </w:r>
      <w:r w:rsidR="000159CB" w:rsidRPr="000159CB">
        <w:rPr>
          <w:rFonts w:ascii="Book Antiqua" w:eastAsia="Book Antiqua" w:hAnsi="Book Antiqua" w:cs="Book Antiqua"/>
          <w:color w:val="000000"/>
        </w:rPr>
        <w:t xml:space="preserve">uberculosis infection T-lymphocyte spot test </w:t>
      </w:r>
      <w:r w:rsidR="000159CB">
        <w:rPr>
          <w:rFonts w:ascii="Book Antiqua" w:hAnsi="Book Antiqua" w:cs="Book Antiqua" w:hint="eastAsia"/>
          <w:color w:val="000000"/>
          <w:lang w:eastAsia="zh-CN"/>
        </w:rPr>
        <w:t>(</w:t>
      </w:r>
      <w:r w:rsidRPr="00DC7030">
        <w:rPr>
          <w:rFonts w:ascii="Book Antiqua" w:eastAsia="Book Antiqua" w:hAnsi="Book Antiqua" w:cs="Book Antiqua"/>
          <w:color w:val="000000"/>
        </w:rPr>
        <w:t>T-SPOT</w:t>
      </w:r>
      <w:r w:rsidR="000159CB">
        <w:rPr>
          <w:rFonts w:ascii="Book Antiqua" w:hAnsi="Book Antiqua" w:cs="Book Antiqua" w:hint="eastAsia"/>
          <w:color w:val="000000"/>
          <w:lang w:eastAsia="zh-CN"/>
        </w:rPr>
        <w:t>)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0159CB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g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ov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du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bridemen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fu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estig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p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u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o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bride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turing.</w:t>
      </w:r>
    </w:p>
    <w:p w14:paraId="753EC94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4BCCF83" w14:textId="1B02631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past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5A718DE9" w14:textId="32EA91A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v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llness.</w:t>
      </w:r>
    </w:p>
    <w:p w14:paraId="515DFBC2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D9032B2" w14:textId="30E06133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3FF59BC0" w14:textId="76D01F3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’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s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m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remarkable.</w:t>
      </w:r>
    </w:p>
    <w:p w14:paraId="4C64DA5C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419CB72" w14:textId="4BEBD66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7C9EADF3" w14:textId="002E5BB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w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'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oll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ptu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k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mp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rma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ve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ys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ea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un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ea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v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ar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leu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i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b.</w:t>
      </w:r>
    </w:p>
    <w:p w14:paraId="6E8445C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376B37F" w14:textId="370ECCD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5BD0E9E0" w14:textId="40FA3CF4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bo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ut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loo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agul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n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rythrocy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dimen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r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chem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cator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ific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ities.</w:t>
      </w:r>
    </w:p>
    <w:p w14:paraId="78A90EF0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8AF01DB" w14:textId="5AB325E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707384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3CE6DAFE" w14:textId="3A1C53E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diograp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c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ro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A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-phot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is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i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bolis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admission</w:t>
      </w:r>
      <w:proofErr w:type="gramEnd"/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MRI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a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p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oedem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i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R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C-E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0159CB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F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vious.</w:t>
      </w:r>
    </w:p>
    <w:p w14:paraId="7F6C1118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FD8C937" w14:textId="78920D0D" w:rsidR="00A77B3E" w:rsidRPr="000159CB" w:rsidRDefault="000159CB" w:rsidP="00DC7030">
      <w:pPr>
        <w:spacing w:line="360" w:lineRule="auto"/>
        <w:jc w:val="both"/>
        <w:rPr>
          <w:rFonts w:ascii="Book Antiqua" w:hAnsi="Book Antiqua"/>
          <w:i/>
        </w:rPr>
      </w:pPr>
      <w:r w:rsidRPr="000159CB">
        <w:rPr>
          <w:rFonts w:ascii="Book Antiqua" w:eastAsia="Book Antiqua" w:hAnsi="Book Antiqua" w:cs="Book Antiqua"/>
          <w:b/>
          <w:bCs/>
          <w:i/>
          <w:color w:val="000000"/>
        </w:rPr>
        <w:t>Further diagnostic work-up</w:t>
      </w:r>
    </w:p>
    <w:p w14:paraId="6AAC3ACA" w14:textId="06414E8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onsider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cu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aina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ap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lam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app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y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psu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l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z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×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rul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s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latin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cro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e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white,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mo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6C58424E" w14:textId="17CCE00D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Hist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br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ne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yperplas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cr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u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lamm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iltr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nulomat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lam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nucle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i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C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c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g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v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missio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ultaneousl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ng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ident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A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B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10F48BE5" w14:textId="5733DF01" w:rsidR="00A77B3E" w:rsidRPr="00DC7030" w:rsidRDefault="00771CCC" w:rsidP="000159CB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par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a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-f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ill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raoper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ic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ac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croscop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D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Furth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-SPOT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e.</w:t>
      </w:r>
    </w:p>
    <w:p w14:paraId="10A796DA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0852E7B0" w14:textId="04C28A2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6F8F1125" w14:textId="0879E8FB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ombin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’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c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n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</w:p>
    <w:p w14:paraId="5E9199D9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12C7F8C5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C9F565D" w14:textId="2C88529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lann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iz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niazi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thambuto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yrazinami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mo</w:t>
      </w:r>
      <w:proofErr w:type="gramEnd"/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niaz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iv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nth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opp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ca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strointest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comf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r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r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n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en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inu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k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dic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mo</w:t>
      </w:r>
      <w:proofErr w:type="gramEnd"/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27C0FB7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17CABC0" w14:textId="464D3A98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707384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16D5A737" w14:textId="1721AC4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Currentl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a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equ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dergo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llow-up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mm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l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g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.</w:t>
      </w:r>
    </w:p>
    <w:p w14:paraId="1D7CA0E1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1349E8B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AB32D49" w14:textId="065C2839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Accor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ob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s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ath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ca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VID-1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ndem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decade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cond-hig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ldwi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un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ob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de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c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val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-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re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70/1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pul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9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5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/1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pul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0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5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lastRenderedPageBreak/>
        <w:t>percent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spi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roll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o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vaila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id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ead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ldwi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China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6,17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</w:p>
    <w:p w14:paraId="76DD2DD8" w14:textId="5A8E31B0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speci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l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s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r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nsmiss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ele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ol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ven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d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k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</w:t>
      </w:r>
      <w:r w:rsidR="00D1078C" w:rsidRPr="00DC7030">
        <w:rPr>
          <w:rFonts w:ascii="Book Antiqua" w:eastAsia="Book Antiqua" w:hAnsi="Book Antiqua" w:cs="Book Antiqua"/>
          <w:color w:val="000000"/>
        </w:rPr>
        <w:t>-</w:t>
      </w: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ca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ow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MTB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iqu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op-med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the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LAMP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LPA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ectiv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du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rnar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chniqu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m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en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PTB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9,20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pl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o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dom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3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ol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M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7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%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P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6.1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fic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1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qu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fer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standard</w:t>
      </w:r>
      <w:r w:rsidR="00911E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11E8C" w:rsidRPr="00DC7030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DC7030">
        <w:rPr>
          <w:rFonts w:ascii="Book Antiqua" w:eastAsia="Book Antiqua" w:hAnsi="Book Antiqua" w:cs="Book Antiqua"/>
          <w:color w:val="000000"/>
        </w:rPr>
        <w:t>.</w:t>
      </w:r>
    </w:p>
    <w:p w14:paraId="1E34BFFE" w14:textId="4B6FC985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s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diagnos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fo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ien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rg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le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oluti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velop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ll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agm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ultaneous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oughp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c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roximat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5%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irwi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n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disease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r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utu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rebrosp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ui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a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t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76.9%</w:t>
      </w:r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DC7030">
        <w:rPr>
          <w:rFonts w:ascii="Book Antiqua" w:eastAsia="Book Antiqua" w:hAnsi="Book Antiqua" w:cs="Book Antiqua"/>
          <w:color w:val="000000"/>
        </w:rPr>
        <w:t>61.5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87.5%</w:t>
      </w:r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="00911E8C" w:rsidRPr="00911E8C">
        <w:rPr>
          <w:rFonts w:ascii="Book Antiqua" w:eastAsia="Book Antiqua" w:hAnsi="Book Antiqua" w:cs="Book Antiqua"/>
          <w:i/>
          <w:color w:val="000000"/>
        </w:rPr>
        <w:t>vs</w:t>
      </w:r>
      <w:proofErr w:type="spellEnd"/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5.0%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60.0%</w:t>
      </w:r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="00911E8C" w:rsidRPr="00911E8C">
        <w:rPr>
          <w:rFonts w:ascii="Book Antiqua" w:eastAsia="Book Antiqua" w:hAnsi="Book Antiqua" w:cs="Book Antiqua"/>
          <w:i/>
          <w:color w:val="000000"/>
        </w:rPr>
        <w:t>vs</w:t>
      </w:r>
      <w:proofErr w:type="spellEnd"/>
      <w:r w:rsidR="00911E8C" w:rsidRPr="00911E8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.0%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)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ort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confir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lo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v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.</w:t>
      </w:r>
    </w:p>
    <w:p w14:paraId="68B624F3" w14:textId="5DB53AF1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Rec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s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arch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Ta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a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ng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ar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untri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ri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untr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eric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derl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emiti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g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l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ear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s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uteu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ora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liopsoas.</w:t>
      </w:r>
    </w:p>
    <w:p w14:paraId="2EB46887" w14:textId="0F7E8A8E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ccu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emiti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aknes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centa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titu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igh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loss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5,26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am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ere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C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tho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gativ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w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ov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ir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herapy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27,28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ir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it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o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reo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t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tribu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abil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velop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peri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er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com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igh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ain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esh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itia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ap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resh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je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ian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ct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id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ir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kgrou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ograph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pos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ifesta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orbidi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V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-infec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com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vailable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DC7030">
        <w:rPr>
          <w:rFonts w:ascii="Book Antiqua" w:eastAsia="Book Antiqua" w:hAnsi="Book Antiqua" w:cs="Book Antiqua"/>
          <w:color w:val="000000"/>
        </w:rPr>
        <w:t>.</w:t>
      </w:r>
    </w:p>
    <w:p w14:paraId="5A1ACC3F" w14:textId="2C5A1C61" w:rsidR="00A77B3E" w:rsidRPr="00DC7030" w:rsidRDefault="00771CCC" w:rsidP="00911E8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di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clu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iops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r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te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riv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feron-gam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bod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30,31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irm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ad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t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quir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bin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ad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an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e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t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fer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cle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rge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reg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le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PCR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ene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om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ste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pa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l-ti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C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du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ste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911E8C">
        <w:rPr>
          <w:rFonts w:ascii="Book Antiqua" w:eastAsia="Book Antiqua" w:hAnsi="Book Antiqua" w:cs="Book Antiqua"/>
          <w:color w:val="000000"/>
        </w:rPr>
        <w:t>RIF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targe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poB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e)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1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ommen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ene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-resist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r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pan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la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PTB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r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t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ver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nsiti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ndor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DC7030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r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ime</w:t>
      </w:r>
      <w:r w:rsidR="00D1078C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DC7030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ve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anta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PTB</w:t>
      </w:r>
      <w:r w:rsidR="000D3C0B" w:rsidRPr="00DC703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D3C0B" w:rsidRPr="00DC7030">
        <w:rPr>
          <w:rFonts w:ascii="Book Antiqua" w:eastAsia="Book Antiqua" w:hAnsi="Book Antiqua" w:cs="Book Antiqua"/>
          <w:color w:val="000000"/>
          <w:vertAlign w:val="superscript"/>
        </w:rPr>
        <w:t>36,37]</w:t>
      </w:r>
      <w:r w:rsidRPr="00DC7030">
        <w:rPr>
          <w:rFonts w:ascii="Book Antiqua" w:eastAsia="Book Antiqua" w:hAnsi="Book Antiqua" w:cs="Book Antiqua"/>
          <w:color w:val="000000"/>
        </w:rPr>
        <w:t>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eve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l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r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c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if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ndar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cedur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idelin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pre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.</w:t>
      </w:r>
    </w:p>
    <w:p w14:paraId="511A787C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7F8D0097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5F5C8F00" w14:textId="56F6111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munocompet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eiv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me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e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ia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u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id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yp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well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G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fu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dentif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hog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onsi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o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ifestations.</w:t>
      </w:r>
    </w:p>
    <w:p w14:paraId="7CE6CD6F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3D6424BE" w14:textId="7777777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REFERENCES</w:t>
      </w:r>
    </w:p>
    <w:p w14:paraId="45E26BF5" w14:textId="369169A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Baykan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H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yin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ydi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o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In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rturk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ı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urg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ble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sights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25453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86/s13244-022-01172-0]</w:t>
      </w:r>
    </w:p>
    <w:p w14:paraId="1A54752A" w14:textId="231A586D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o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i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Fe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u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patien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s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-sca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a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ent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estigation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9-8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7810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21.11.019]</w:t>
      </w:r>
    </w:p>
    <w:p w14:paraId="351F99F6" w14:textId="222B2DB5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ranco-Pared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st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enao-Martínez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Over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s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Trop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28-23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16425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07/s40475-018-0161-7]</w:t>
      </w:r>
    </w:p>
    <w:p w14:paraId="186233B5" w14:textId="4C6BEB09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Ze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i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ua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teratur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Neur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3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63233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89/fneur.2019.01031]</w:t>
      </w:r>
    </w:p>
    <w:p w14:paraId="0A666938" w14:textId="75664DC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W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l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al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etagenomi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NGS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ffe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yp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7283A">
        <w:rPr>
          <w:rFonts w:ascii="Book Antiqua" w:eastAsia="Book Antiqua" w:hAnsi="Book Antiqua" w:cs="Book Antiqua"/>
          <w:color w:val="000000"/>
        </w:rPr>
        <w:t>tuberculosis</w:t>
      </w:r>
      <w:r w:rsidRPr="00DC7030">
        <w:rPr>
          <w:rFonts w:ascii="Book Antiqua" w:eastAsia="Book Antiqua" w:hAnsi="Book Antiqua" w:cs="Book Antiqua"/>
          <w:color w:val="000000"/>
        </w:rPr>
        <w:t>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Zhonghua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Jie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H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He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Hu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X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Za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Zh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6-10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5353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760/cma.j.cn112147-20200316-00343]</w:t>
      </w:r>
    </w:p>
    <w:p w14:paraId="15DF413E" w14:textId="2FF62FE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Tadesse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beb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kel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zabi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Yilm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per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gou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ud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00-10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58305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cmi.2018.12.018]</w:t>
      </w:r>
    </w:p>
    <w:p w14:paraId="30D6AE55" w14:textId="045EF7E4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llahyartorkaman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irsaeid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amzehlo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mi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akilo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asir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J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cen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veill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51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81123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38/s41598-019-55112-y]</w:t>
      </w:r>
    </w:p>
    <w:p w14:paraId="36EABF4F" w14:textId="1BD734F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Goelz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tze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ehrbarzi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Utzolin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äck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d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rd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utperfor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ulture-Ba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sciti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u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ter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C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83144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cells10113226]</w:t>
      </w:r>
    </w:p>
    <w:p w14:paraId="66B9F7AA" w14:textId="3734E13A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Sahajpal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N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onda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ja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t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nant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hluwali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llia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haube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Santi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chrot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h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olh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-Throughpu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pi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nel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Too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RS-CoV-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rus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Viru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69649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v13102063]</w:t>
      </w:r>
    </w:p>
    <w:p w14:paraId="075F16EB" w14:textId="231B5933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Oreskovic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Waalke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lm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senth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ls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P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pir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t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lipant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J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Characteriz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osi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tenti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ri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-fre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N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2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0-33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56262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21.09.042]</w:t>
      </w:r>
    </w:p>
    <w:p w14:paraId="65FEE6E6" w14:textId="609C131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Tiew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h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hotirmal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pergill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atur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P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ronchiecta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Fung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62873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jof8050480]</w:t>
      </w:r>
    </w:p>
    <w:p w14:paraId="7EECE1DD" w14:textId="2DB31ECB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1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ya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U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ahed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i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d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oono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ryptosporid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enotyp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mans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nimals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82804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90/ani11113307]</w:t>
      </w:r>
    </w:p>
    <w:p w14:paraId="60A1D318" w14:textId="3EEEC764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1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Zhou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u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lex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etagenomi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r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68162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389/fcimb.2019.00351]</w:t>
      </w:r>
    </w:p>
    <w:p w14:paraId="3B2C2AA4" w14:textId="678F9947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1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ale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L</w:t>
      </w:r>
      <w:r w:rsidRPr="00DC7030">
        <w:rPr>
          <w:rFonts w:ascii="Book Antiqua" w:eastAsia="Book Antiqua" w:hAnsi="Book Antiqua" w:cs="Book Antiqua"/>
          <w:color w:val="000000"/>
        </w:rPr>
        <w:t>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ob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gh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Against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9-2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4549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thorsurg.2018.09.010]</w:t>
      </w:r>
    </w:p>
    <w:p w14:paraId="286CB723" w14:textId="20EB9A8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u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i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val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990-201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ngitud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aly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atio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ve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at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57-206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65095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s0140-6736(13)62639-2]</w:t>
      </w:r>
    </w:p>
    <w:p w14:paraId="6DBA8038" w14:textId="5826F083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a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u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pidemiolog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patient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08-2017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Emerg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57-46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7891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201/eid2503.180572]</w:t>
      </w:r>
    </w:p>
    <w:p w14:paraId="26D5E1A0" w14:textId="52B113DA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war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n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-resist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cur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lastRenderedPageBreak/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rther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uizho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0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50429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38/s41598-021-97595-8]</w:t>
      </w:r>
    </w:p>
    <w:p w14:paraId="763D8592" w14:textId="50FF0595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aker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JJ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hns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bramovitc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l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ow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gu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hoP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st-assoc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b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urc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56-6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9759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11/mmi.12688]</w:t>
      </w:r>
    </w:p>
    <w:p w14:paraId="313A3910" w14:textId="59D0B30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1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Kohl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hill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ndukur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hed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nking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humac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teinga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R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(®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c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ys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D01276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14854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02/14651858.CD012768.pub2]</w:t>
      </w:r>
    </w:p>
    <w:p w14:paraId="21ABDA94" w14:textId="707F1C57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himbir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holl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samal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ukuras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ell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Jughe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eith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asyNA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ut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p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nzani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5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342-13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60972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28/jcm.03037-14]</w:t>
      </w:r>
    </w:p>
    <w:p w14:paraId="58ED2958" w14:textId="1022513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harm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o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umar-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awr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h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andavdha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utt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dom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stema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nti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3-26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28457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80/14787210.2020.1816169]</w:t>
      </w:r>
    </w:p>
    <w:p w14:paraId="1D57FD0C" w14:textId="63DA4119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e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ho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op-medi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the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plif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-analy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019929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994468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371/journal.pone.0199290]</w:t>
      </w:r>
    </w:p>
    <w:p w14:paraId="5393744C" w14:textId="0625C29B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harm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oh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haube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dav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r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reeniva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r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hat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een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ha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onej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valu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ul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rti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ent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di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Respi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90-109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06324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83/09031936.00059014]</w:t>
      </w:r>
    </w:p>
    <w:p w14:paraId="5AE177A0" w14:textId="577376D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ia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Q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crobiolog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form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lastRenderedPageBreak/>
        <w:t>Metagenomi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ppli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actic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231-S24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42304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id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/ciy693]</w:t>
      </w:r>
    </w:p>
    <w:p w14:paraId="16B7242C" w14:textId="3EA4CE9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anicketh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anjwa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avikuma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ath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-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usu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m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eas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uber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6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6-9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933266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tb.2017.04.002]</w:t>
      </w:r>
    </w:p>
    <w:p w14:paraId="0AF366CF" w14:textId="4490C9F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2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on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ra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uwan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liopso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v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cond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pyema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ycobacter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5-33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449457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4103/ijmy.ijmy_129_21]</w:t>
      </w:r>
    </w:p>
    <w:p w14:paraId="36BBB6DE" w14:textId="0CFA29D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ashimot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ishimu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k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akinok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kag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uberculom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hlegmon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-lik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ymptom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mick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rco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st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Onc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7-2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010102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3892/mco.2018.1652]</w:t>
      </w:r>
    </w:p>
    <w:p w14:paraId="5A6327CE" w14:textId="5D6D061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aha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lo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U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lex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p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adiali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-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Pak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Asso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7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645-164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04012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5455/jpma.40799]</w:t>
      </w:r>
    </w:p>
    <w:p w14:paraId="28FAFCC7" w14:textId="1846403D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2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Dartois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V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b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J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i-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eatm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rateg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ru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velopment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oriti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85-70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47822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38/s41579-022-00731-y]</w:t>
      </w:r>
    </w:p>
    <w:p w14:paraId="3FC02A32" w14:textId="5FC7DEAF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Nishimur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egaw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r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kebayash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rad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uch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sak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hizak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ur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feron-gamm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ra-pulmon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uberc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0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9-27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284831]</w:t>
      </w:r>
    </w:p>
    <w:p w14:paraId="4A1F9A14" w14:textId="3AA52A4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3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Procop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W</w:t>
      </w:r>
      <w:r w:rsidRPr="00DC7030">
        <w:rPr>
          <w:rFonts w:ascii="Book Antiqua" w:eastAsia="Book Antiqua" w:hAnsi="Book Antiqua" w:cs="Book Antiqua"/>
          <w:color w:val="000000"/>
        </w:rPr>
        <w:t>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Laborato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ceptibili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pect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6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0879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28/microbiolspec.TNMI7-0022-2016]</w:t>
      </w:r>
    </w:p>
    <w:p w14:paraId="3966C9E8" w14:textId="61E6A349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chary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chary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autam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himi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ishr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araju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pkot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van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d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ole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7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65-407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224838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07/s11033-020-05413-7]</w:t>
      </w:r>
    </w:p>
    <w:p w14:paraId="375C9E8D" w14:textId="5196C4D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3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HO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uidelin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pprov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b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uidelin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ommittee</w:t>
      </w:r>
      <w:r w:rsidRPr="00DC7030">
        <w:rPr>
          <w:rFonts w:ascii="Book Antiqua" w:eastAsia="Book Antiqua" w:hAnsi="Book Antiqua" w:cs="Book Antiqua"/>
          <w:bCs/>
          <w:color w:val="000000"/>
        </w:rPr>
        <w:t>.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Cs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MTB/RIF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Implementation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Manual: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Technical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Operational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‘How-To’;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Practical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Considerations.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Geneva: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World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Health</w:t>
      </w:r>
      <w:r w:rsidR="00707384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Cs/>
          <w:color w:val="000000"/>
        </w:rPr>
        <w:t>Organizatio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4</w:t>
      </w:r>
    </w:p>
    <w:p w14:paraId="773B55D2" w14:textId="52BE88D4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Chakravorty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m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ownek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arma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nad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shpand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ena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la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rieswirth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humach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abet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ukvadz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drigu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krahin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glia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Cirill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avidow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Denking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ersin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wiatkowsk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on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lland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ltr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prov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ist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famp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sa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itab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int-of-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ing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DC7030">
        <w:rPr>
          <w:rFonts w:ascii="Book Antiqua" w:eastAsia="Book Antiqua" w:hAnsi="Book Antiqua" w:cs="Book Antiqua"/>
          <w:i/>
          <w:iCs/>
          <w:color w:val="000000"/>
        </w:rPr>
        <w:t>mBio</w:t>
      </w:r>
      <w:proofErr w:type="spellEnd"/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8518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28/mBio.00812-17]</w:t>
      </w:r>
    </w:p>
    <w:p w14:paraId="3A5847E2" w14:textId="48B18BE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3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Satt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Lipm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n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o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cHu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D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ole-genom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ow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o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leash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otential?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8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04-60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910895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cmi.2017.10.030]</w:t>
      </w:r>
    </w:p>
    <w:p w14:paraId="67CA86D6" w14:textId="652474DF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u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linic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etagenomi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p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ear-neg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extrapulmonary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g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rd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1-9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22751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20.11.165]</w:t>
      </w:r>
    </w:p>
    <w:p w14:paraId="5FA3A27F" w14:textId="02D40D8C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Yu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a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Zhou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aris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fficac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etagenomi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Xper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TB/RI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ningiti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th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1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80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612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33211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mimet.2020.106124]</w:t>
      </w:r>
    </w:p>
    <w:p w14:paraId="239DCB6A" w14:textId="0E1D3DD8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3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ror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aba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ura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h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uberculou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yomyositi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mimembranos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duct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agnus</w:t>
      </w:r>
      <w:proofErr w:type="spellEnd"/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Orthop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2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6-26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310931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11/os.12011]</w:t>
      </w:r>
    </w:p>
    <w:p w14:paraId="77915CD9" w14:textId="17FA18DF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3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J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i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W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i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yu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C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Prim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uloskele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ec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y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ft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hroplasty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rthroplast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74.e1-374.e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274966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arth.2012.05.009]</w:t>
      </w:r>
    </w:p>
    <w:p w14:paraId="1EA3EBA4" w14:textId="248D9F8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lastRenderedPageBreak/>
        <w:t>4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Elshafie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T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ina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abs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Hatta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ss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ukait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ss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rect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ina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bcutane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you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Sult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Qaboos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Univ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01-6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427367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2816/0003325]</w:t>
      </w:r>
    </w:p>
    <w:p w14:paraId="1193C155" w14:textId="5CBB10DA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Neog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ndeka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wl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kelet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multaneous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volv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p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t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Orthop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3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67-16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256190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97/BPB.0b013e328354b04d]</w:t>
      </w:r>
    </w:p>
    <w:p w14:paraId="6C6C89AE" w14:textId="36628C2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t>4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een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x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amari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K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Vijayakandeep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umares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icep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BM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5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01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56463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36/bcr-2014-207032]</w:t>
      </w:r>
    </w:p>
    <w:p w14:paraId="1AEAD412" w14:textId="137907A0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3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Dhakal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a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resth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nepal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eetik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C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sen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p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ramus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l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5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72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588577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86/s13256-015-0543-6]</w:t>
      </w:r>
    </w:p>
    <w:p w14:paraId="3DD673C2" w14:textId="215EC207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Sba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nzart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Msek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ousse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Khorb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seudotumora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-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st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ycobacter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6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99-10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92799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myco.2015.08.001]</w:t>
      </w:r>
    </w:p>
    <w:p w14:paraId="67239C4F" w14:textId="2C69E5F2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l-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Khazraji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akher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Alkhawam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Fabbr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ima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uberculou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Pyomyositi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l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Am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353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87-18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18342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amjms.2016.05.010]</w:t>
      </w:r>
    </w:p>
    <w:p w14:paraId="5C3083CD" w14:textId="2BC2DAF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lay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sm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ula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usu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o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illu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P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Afr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7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5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8533881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1604/pamj.2017.26.158.11795]</w:t>
      </w:r>
    </w:p>
    <w:p w14:paraId="4C3D280A" w14:textId="724E7803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7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Zitouna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Riah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Goubantin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arsaoui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ol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ongissim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Mycobacterio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3-405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793514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4103/ijmy.ijmy_139_19]</w:t>
      </w:r>
    </w:p>
    <w:p w14:paraId="6135D5EE" w14:textId="5B5B819E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C7030">
        <w:rPr>
          <w:rFonts w:ascii="Book Antiqua" w:eastAsia="Book Antiqua" w:hAnsi="Book Antiqua" w:cs="Book Antiqua"/>
          <w:color w:val="000000"/>
        </w:rPr>
        <w:t>4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oyano-Bueno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lanc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JF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López-Bernus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utiérrez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Zubiaurre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me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uiz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elasco-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irado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V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Belhassen-Garcí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ll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agnos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allenge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Int</w:t>
      </w:r>
      <w:proofErr w:type="spellEnd"/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19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8-11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1163270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id.2019.05.031]</w:t>
      </w:r>
    </w:p>
    <w:p w14:paraId="695D048B" w14:textId="69474426" w:rsidR="00D1078C" w:rsidRPr="00DC7030" w:rsidRDefault="00D1078C" w:rsidP="00DC703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DC7030">
        <w:rPr>
          <w:rFonts w:ascii="Book Antiqua" w:eastAsia="Book Antiqua" w:hAnsi="Book Antiqua" w:cs="Book Antiqua"/>
          <w:color w:val="000000"/>
        </w:rPr>
        <w:lastRenderedPageBreak/>
        <w:t>49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Murugesh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b/>
          <w:bCs/>
          <w:color w:val="000000"/>
        </w:rPr>
        <w:t>Anand</w:t>
      </w:r>
      <w:proofErr w:type="spellEnd"/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C7030">
        <w:rPr>
          <w:rFonts w:ascii="Book Antiqua" w:eastAsia="Book Antiqua" w:hAnsi="Book Antiqua" w:cs="Book Antiqua"/>
          <w:color w:val="000000"/>
        </w:rPr>
        <w:t>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dw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rnand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rinivasaprasad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ujit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Thirumalvalava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K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yosi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ulit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nspl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cipient.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i/>
          <w:iCs/>
          <w:color w:val="000000"/>
        </w:rPr>
        <w:t>J</w:t>
      </w:r>
      <w:r w:rsidR="007073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i/>
          <w:iCs/>
          <w:color w:val="000000"/>
        </w:rPr>
        <w:t>Tuberc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0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53-35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[PMI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3282586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O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.1016/j.ijtb.2019.04.010]</w:t>
      </w:r>
    </w:p>
    <w:p w14:paraId="7C8DE5E0" w14:textId="77777777" w:rsidR="0077283A" w:rsidRDefault="0077283A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71E782A8" w14:textId="3784CBD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98C4E6E" w14:textId="2EDEBA25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orm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ritt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s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tain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ro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ati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ami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ublic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mpany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es.</w:t>
      </w:r>
    </w:p>
    <w:p w14:paraId="76A9C54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A01FD2C" w14:textId="5272675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h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por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lev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nflic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er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.</w:t>
      </w:r>
    </w:p>
    <w:p w14:paraId="695A6CCE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4D0D0349" w14:textId="3A52CD3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utho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a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ckli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2016)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nuscrip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epa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rd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ckli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2016).</w:t>
      </w:r>
    </w:p>
    <w:p w14:paraId="0743E94E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35A0A62" w14:textId="5D4224F6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pen-ac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a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l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-ho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dit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u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er-revie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ter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ers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cord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re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mon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ttrib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C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-N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.0)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cens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hic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rmit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th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e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mix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dapt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uil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n-commercially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icen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i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riv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k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ffere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rm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vi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rigin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ork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roper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n-commercial.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e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404D4285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EFDB7E3" w14:textId="0FC1526E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rovenanc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peer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review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nsolici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ticle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Externally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e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iewed.</w:t>
      </w:r>
    </w:p>
    <w:p w14:paraId="16847BEC" w14:textId="44BE956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eer-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model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lind</w:t>
      </w:r>
    </w:p>
    <w:p w14:paraId="7392DB55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3F53A79" w14:textId="0FA82A30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eer-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started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ve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6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</w:t>
      </w:r>
    </w:p>
    <w:p w14:paraId="51D111B1" w14:textId="67DC3031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First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decision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cemb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3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2022</w:t>
      </w:r>
    </w:p>
    <w:p w14:paraId="5CA0960E" w14:textId="37770B0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Articl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in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press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23BF7" w:rsidRPr="00216677">
        <w:rPr>
          <w:rFonts w:ascii="Book Antiqua" w:eastAsia="Book Antiqua" w:hAnsi="Book Antiqua" w:cs="Book Antiqua"/>
          <w:color w:val="000000"/>
        </w:rPr>
        <w:t>January 5, 2023</w:t>
      </w:r>
    </w:p>
    <w:p w14:paraId="17A9805D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5CAE2B20" w14:textId="7E1D19D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Specialt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type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11E8C" w:rsidRPr="00911E8C">
        <w:rPr>
          <w:rFonts w:ascii="Book Antiqua" w:eastAsia="Book Antiqua" w:hAnsi="Book Antiqua" w:cs="Book Antiqua"/>
          <w:color w:val="000000"/>
        </w:rPr>
        <w:t>Medicine, research and experimental</w:t>
      </w:r>
    </w:p>
    <w:p w14:paraId="20B9656F" w14:textId="13B069FD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Country/Territor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origin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ina</w:t>
      </w:r>
    </w:p>
    <w:p w14:paraId="03752201" w14:textId="5313D76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eer-review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report’s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scientific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quality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FA62933" w14:textId="798172BC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C7030">
        <w:rPr>
          <w:rFonts w:ascii="Book Antiqua" w:eastAsia="Book Antiqua" w:hAnsi="Book Antiqua" w:cs="Book Antiqua"/>
          <w:color w:val="000000"/>
        </w:rPr>
        <w:t>A</w:t>
      </w:r>
      <w:proofErr w:type="gram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Excellent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</w:t>
      </w:r>
    </w:p>
    <w:p w14:paraId="64876324" w14:textId="7659267F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Ver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ood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</w:t>
      </w:r>
    </w:p>
    <w:p w14:paraId="38F33F36" w14:textId="06CA8787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Good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</w:t>
      </w:r>
    </w:p>
    <w:p w14:paraId="66CCBA01" w14:textId="5F632F42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Fair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</w:t>
      </w:r>
    </w:p>
    <w:p w14:paraId="5708ABD4" w14:textId="34C98F5A" w:rsidR="00A77B3E" w:rsidRPr="00DC7030" w:rsidRDefault="00771CCC" w:rsidP="00DC7030">
      <w:pPr>
        <w:spacing w:line="360" w:lineRule="auto"/>
        <w:jc w:val="both"/>
        <w:rPr>
          <w:rFonts w:ascii="Book Antiqua" w:hAnsi="Book Antiqua"/>
        </w:rPr>
      </w:pPr>
      <w:r w:rsidRPr="00DC7030">
        <w:rPr>
          <w:rFonts w:ascii="Book Antiqua" w:eastAsia="Book Antiqua" w:hAnsi="Book Antiqua" w:cs="Book Antiqua"/>
          <w:color w:val="000000"/>
        </w:rPr>
        <w:t>Grad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Poor)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</w:t>
      </w:r>
    </w:p>
    <w:p w14:paraId="02B4BA56" w14:textId="77777777" w:rsidR="00A77B3E" w:rsidRPr="00DC7030" w:rsidRDefault="00A77B3E" w:rsidP="00DC7030">
      <w:pPr>
        <w:spacing w:line="360" w:lineRule="auto"/>
        <w:jc w:val="both"/>
        <w:rPr>
          <w:rFonts w:ascii="Book Antiqua" w:hAnsi="Book Antiqua"/>
        </w:rPr>
      </w:pPr>
    </w:p>
    <w:p w14:paraId="6A5D324E" w14:textId="48B16D94" w:rsidR="00A77B3E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t>P-Reviewe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Shen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C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aiwan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C7030">
        <w:rPr>
          <w:rFonts w:ascii="Book Antiqua" w:eastAsia="Book Antiqua" w:hAnsi="Book Antiqua" w:cs="Book Antiqua"/>
          <w:color w:val="000000"/>
        </w:rPr>
        <w:t>Vyshka</w:t>
      </w:r>
      <w:proofErr w:type="spellEnd"/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lbania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S-Edito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02CE3" w:rsidRPr="00DC7030">
        <w:rPr>
          <w:rFonts w:ascii="Book Antiqua" w:eastAsia="Book Antiqua" w:hAnsi="Book Antiqua" w:cs="Book Antiqua"/>
          <w:color w:val="000000"/>
        </w:rPr>
        <w:t>Wang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="00102CE3" w:rsidRPr="00DC7030">
        <w:rPr>
          <w:rFonts w:ascii="Book Antiqua" w:hAnsi="Book Antiqua" w:cs="Book Antiqua"/>
          <w:color w:val="000000"/>
          <w:lang w:eastAsia="zh-CN"/>
        </w:rPr>
        <w:t>LL</w:t>
      </w:r>
      <w:r w:rsidR="00707384" w:rsidRPr="002E334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L-Edito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87164">
        <w:rPr>
          <w:rFonts w:ascii="Book Antiqua" w:hAnsi="Book Antiqua" w:cs="Book Antiqua" w:hint="eastAsia"/>
          <w:color w:val="000000"/>
          <w:lang w:eastAsia="zh-CN"/>
        </w:rPr>
        <w:t>A</w:t>
      </w:r>
      <w:r w:rsidR="00F87164" w:rsidRPr="00DC703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P-Editor: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87164" w:rsidRPr="00DC7030">
        <w:rPr>
          <w:rFonts w:ascii="Book Antiqua" w:eastAsia="Book Antiqua" w:hAnsi="Book Antiqua" w:cs="Book Antiqua"/>
          <w:color w:val="000000"/>
        </w:rPr>
        <w:t>Wang</w:t>
      </w:r>
      <w:r w:rsidR="00F87164">
        <w:rPr>
          <w:rFonts w:ascii="Book Antiqua" w:hAnsi="Book Antiqua" w:cs="Book Antiqua"/>
          <w:color w:val="000000"/>
          <w:lang w:eastAsia="zh-CN"/>
        </w:rPr>
        <w:t xml:space="preserve"> </w:t>
      </w:r>
      <w:r w:rsidR="00F87164" w:rsidRPr="00DC7030">
        <w:rPr>
          <w:rFonts w:ascii="Book Antiqua" w:hAnsi="Book Antiqua" w:cs="Book Antiqua"/>
          <w:color w:val="000000"/>
          <w:lang w:eastAsia="zh-CN"/>
        </w:rPr>
        <w:t>LL</w:t>
      </w:r>
    </w:p>
    <w:p w14:paraId="6AE90016" w14:textId="77777777" w:rsidR="002E334C" w:rsidRDefault="002E334C">
      <w:pPr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hAnsi="Book Antiqua" w:cs="Book Antiqua"/>
          <w:color w:val="000000"/>
          <w:lang w:eastAsia="zh-CN"/>
        </w:rPr>
        <w:br w:type="page"/>
      </w:r>
    </w:p>
    <w:p w14:paraId="145FDBF8" w14:textId="16E1AE50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7073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color w:val="000000"/>
        </w:rPr>
        <w:t>Legends</w:t>
      </w:r>
    </w:p>
    <w:p w14:paraId="3C86665A" w14:textId="20974FAC" w:rsidR="001112F6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1BA4762" wp14:editId="3026890B">
            <wp:extent cx="5334000" cy="3572282"/>
            <wp:effectExtent l="0" t="0" r="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小桌面\新建文件夹\SE\jdz-pdf\81862\pdf\81862-g001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3572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115973" w14:textId="07F4188A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Imag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ictur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atient.</w:t>
      </w:r>
      <w:r w:rsidR="00707384" w:rsidRPr="002E334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eroposterio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ter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diograph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rmal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gle-phot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iss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ve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iti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n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etabolism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-E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mag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hip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norma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gnal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o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issu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f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uppe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em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ggest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ron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bsces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in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rac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ormation</w:t>
      </w:r>
      <w:r w:rsidR="001112F6" w:rsidRPr="00DC7030">
        <w:rPr>
          <w:rFonts w:ascii="Book Antiqua" w:hAnsi="Book Antiqua" w:cs="Book Antiqua"/>
          <w:color w:val="000000"/>
          <w:lang w:eastAsia="zh-CN"/>
        </w:rPr>
        <w:t>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mpu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omograph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h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o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s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arg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nodu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igh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u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eng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m.</w:t>
      </w:r>
    </w:p>
    <w:p w14:paraId="4FA67E04" w14:textId="77777777" w:rsidR="002E334C" w:rsidRDefault="002E334C">
      <w:pPr>
        <w:rPr>
          <w:rFonts w:ascii="Book Antiqua" w:hAnsi="Book Antiqua"/>
          <w:lang w:eastAsia="zh-CN"/>
        </w:rPr>
      </w:pPr>
      <w:r>
        <w:rPr>
          <w:rFonts w:ascii="Book Antiqua" w:hAnsi="Book Antiqua"/>
          <w:lang w:eastAsia="zh-CN"/>
        </w:rPr>
        <w:br w:type="page"/>
      </w:r>
    </w:p>
    <w:p w14:paraId="0E4E2F05" w14:textId="07B541B5" w:rsidR="00734952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7B0412A" wp14:editId="6A014FF7">
            <wp:extent cx="5961703" cy="4156736"/>
            <wp:effectExtent l="0" t="0" r="127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小桌面\新建文件夹\SE\jdz-pdf\81862\pdf\81862-g002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1703" cy="41567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37699F" w14:textId="3168AF26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2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Intraoperativ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hotograph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lef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igh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histopathological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examinatio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ec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pecimens.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traopera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photograph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c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8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×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6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m)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ranuloma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mbedd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mo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scl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fiber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lymphocy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infilt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multinuclea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gian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ell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ggreg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×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40)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cid-fa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acilli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est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how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cattere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spiciou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ntaci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taining-posi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o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(×</w:t>
      </w:r>
      <w:r w:rsidR="00707384">
        <w:rPr>
          <w:rFonts w:ascii="Book Antiqua" w:hAnsi="Book Antiqua" w:cs="Book Antiqua"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1000).</w:t>
      </w:r>
    </w:p>
    <w:p w14:paraId="65FF5614" w14:textId="77777777" w:rsidR="002E334C" w:rsidRDefault="002E334C">
      <w:pPr>
        <w:rPr>
          <w:rFonts w:ascii="Book Antiqua" w:hAnsi="Book Antiqua"/>
          <w:lang w:eastAsia="zh-CN"/>
        </w:rPr>
      </w:pPr>
      <w:r>
        <w:rPr>
          <w:rFonts w:ascii="Book Antiqua" w:hAnsi="Book Antiqua"/>
          <w:lang w:eastAsia="zh-CN"/>
        </w:rPr>
        <w:br w:type="page"/>
      </w:r>
    </w:p>
    <w:p w14:paraId="0EC1C9B6" w14:textId="413D414F" w:rsidR="00734952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110B814C" wp14:editId="4CE7B1DD">
            <wp:extent cx="5928360" cy="5795352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小桌面\新建文件夹\SE\jdz-pdf\81862\pdf\81862-g003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8360" cy="5795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9DFEF0" w14:textId="0CCC255B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3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14B8D" w:rsidRPr="00DC7030">
        <w:rPr>
          <w:rFonts w:ascii="Book Antiqua" w:eastAsia="Book Antiqua" w:hAnsi="Book Antiqua" w:cs="Book Antiqua"/>
          <w:b/>
          <w:bCs/>
          <w:color w:val="000000"/>
        </w:rPr>
        <w:t>Next-generatio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14B8D" w:rsidRPr="00DC7030">
        <w:rPr>
          <w:rFonts w:ascii="Book Antiqua" w:eastAsia="Book Antiqua" w:hAnsi="Book Antiqua" w:cs="Book Antiqua"/>
          <w:b/>
          <w:bCs/>
          <w:color w:val="000000"/>
        </w:rPr>
        <w:t>sequenc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ult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urgically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sec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pecimen.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istribu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h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detect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34952">
        <w:rPr>
          <w:rFonts w:ascii="Book Antiqua" w:hAnsi="Book Antiqua" w:cs="Book Antiqua" w:hint="eastAsia"/>
          <w:color w:val="000000"/>
          <w:lang w:eastAsia="zh-CN"/>
        </w:rPr>
        <w:t>n</w:t>
      </w:r>
      <w:r w:rsidRPr="00DC7030">
        <w:rPr>
          <w:rFonts w:ascii="Book Antiqua" w:eastAsia="Book Antiqua" w:hAnsi="Book Antiqua" w:cs="Book Antiqua"/>
          <w:color w:val="000000"/>
        </w:rPr>
        <w:t>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ing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urgically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excised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pecimens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B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wenty-four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seque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ead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734952">
        <w:rPr>
          <w:rFonts w:ascii="Book Antiqua" w:hAnsi="Book Antiqua" w:cs="Book Antiqua" w:hint="eastAsia"/>
          <w:color w:val="000000"/>
          <w:lang w:eastAsia="zh-CN"/>
        </w:rPr>
        <w:t>m</w:t>
      </w:r>
      <w:r w:rsidRPr="00DC7030">
        <w:rPr>
          <w:rFonts w:ascii="Book Antiqua" w:eastAsia="Book Antiqua" w:hAnsi="Book Antiqua" w:cs="Book Antiqua"/>
          <w:color w:val="000000"/>
        </w:rPr>
        <w:t>ycobacterium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tuberculosis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r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bserved,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with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a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coverag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ra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of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color w:val="000000"/>
        </w:rPr>
        <w:t>0.005%.</w:t>
      </w:r>
    </w:p>
    <w:p w14:paraId="0ED877C4" w14:textId="77777777" w:rsidR="002E334C" w:rsidRDefault="002E334C">
      <w:pPr>
        <w:rPr>
          <w:rFonts w:ascii="Book Antiqua" w:hAnsi="Book Antiqua"/>
          <w:lang w:eastAsia="zh-CN"/>
        </w:rPr>
      </w:pPr>
      <w:r>
        <w:rPr>
          <w:rFonts w:ascii="Book Antiqua" w:hAnsi="Book Antiqua"/>
          <w:lang w:eastAsia="zh-CN"/>
        </w:rPr>
        <w:br w:type="page"/>
      </w:r>
    </w:p>
    <w:p w14:paraId="3B6400B1" w14:textId="0F962A11" w:rsidR="00734952" w:rsidRPr="00DC7030" w:rsidRDefault="00BA6B8E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0" w:name="_GoBack"/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7B3A148" wp14:editId="7C0337BD">
            <wp:extent cx="5943600" cy="3814784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小桌面\新建文件夹\SE\jdz-pdf\81862\pdf\81862-g004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14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14:paraId="216312C5" w14:textId="0F7111C2" w:rsidR="00A77B3E" w:rsidRPr="00DC7030" w:rsidRDefault="00771CCC" w:rsidP="00DC7030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4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imelin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howing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rogres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diseas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patient’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ollow-up.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ESR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Erythrocyt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sediment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rate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CRP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C-reactiv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rotein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CT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00836" w:rsidRPr="00DC7030">
        <w:rPr>
          <w:rFonts w:ascii="Book Antiqua" w:eastAsia="Book Antiqua" w:hAnsi="Book Antiqua" w:cs="Book Antiqua"/>
          <w:color w:val="000000"/>
        </w:rPr>
        <w:t>Proc</w:t>
      </w:r>
      <w:r w:rsidR="0072267F" w:rsidRPr="00DC7030">
        <w:rPr>
          <w:rFonts w:ascii="Book Antiqua" w:eastAsia="Book Antiqua" w:hAnsi="Book Antiqua" w:cs="Book Antiqua"/>
          <w:color w:val="000000"/>
        </w:rPr>
        <w:t>alcitonin</w:t>
      </w:r>
      <w:proofErr w:type="spellEnd"/>
      <w:r w:rsidR="00200836" w:rsidRPr="00DC7030">
        <w:rPr>
          <w:rFonts w:ascii="Book Antiqua" w:eastAsia="Book Antiqua" w:hAnsi="Book Antiqua" w:cs="Book Antiqua"/>
          <w:color w:val="000000"/>
        </w:rPr>
        <w:t>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MRI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Magnetic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resonanc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imaging;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3F4EA0" w:rsidRPr="00DC7030">
        <w:rPr>
          <w:rFonts w:ascii="Book Antiqua" w:eastAsia="Book Antiqua" w:hAnsi="Book Antiqua" w:cs="Book Antiqua"/>
          <w:color w:val="000000"/>
        </w:rPr>
        <w:t>NGS</w:t>
      </w:r>
      <w:r w:rsidR="00200836" w:rsidRPr="00DC7030">
        <w:rPr>
          <w:rFonts w:ascii="Book Antiqua" w:eastAsia="Book Antiqua" w:hAnsi="Book Antiqua" w:cs="Book Antiqua"/>
          <w:color w:val="000000"/>
        </w:rPr>
        <w:t>: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3F4EA0" w:rsidRPr="00DC7030">
        <w:rPr>
          <w:rFonts w:ascii="Book Antiqua" w:eastAsia="Book Antiqua" w:hAnsi="Book Antiqua" w:cs="Book Antiqua"/>
          <w:color w:val="000000"/>
        </w:rPr>
        <w:t>Next-generatio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3F4EA0" w:rsidRPr="00DC7030">
        <w:rPr>
          <w:rFonts w:ascii="Book Antiqua" w:eastAsia="Book Antiqua" w:hAnsi="Book Antiqua" w:cs="Book Antiqua"/>
          <w:color w:val="000000"/>
        </w:rPr>
        <w:t>sequencing</w:t>
      </w:r>
      <w:r w:rsidR="00200836" w:rsidRPr="00DC7030">
        <w:rPr>
          <w:rFonts w:ascii="Book Antiqua" w:eastAsia="Book Antiqua" w:hAnsi="Book Antiqua" w:cs="Book Antiqua"/>
          <w:color w:val="000000"/>
        </w:rPr>
        <w:t>.</w:t>
      </w:r>
    </w:p>
    <w:p w14:paraId="04B03370" w14:textId="77777777" w:rsidR="007F33D3" w:rsidRDefault="007F33D3">
      <w:pPr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color w:val="000000"/>
          <w:lang w:eastAsia="zh-CN"/>
        </w:rPr>
        <w:br w:type="page"/>
      </w:r>
    </w:p>
    <w:p w14:paraId="07170B8B" w14:textId="6E7B210F" w:rsidR="00C80D28" w:rsidRPr="00DC7030" w:rsidRDefault="00C80D28" w:rsidP="00DC7030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DC7030">
        <w:rPr>
          <w:rFonts w:ascii="Book Antiqua" w:eastAsia="Book Antiqua" w:hAnsi="Book Antiqua" w:cs="Book Antiqua"/>
          <w:b/>
          <w:bCs/>
          <w:color w:val="000000"/>
        </w:rPr>
        <w:lastRenderedPageBreak/>
        <w:t>Tabl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1</w:t>
      </w:r>
      <w:r w:rsidR="00707384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Main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featur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reported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cases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soft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7073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C7030">
        <w:rPr>
          <w:rFonts w:ascii="Book Antiqua" w:eastAsia="Book Antiqua" w:hAnsi="Book Antiqua" w:cs="Book Antiqua"/>
          <w:b/>
          <w:bCs/>
          <w:color w:val="000000"/>
        </w:rPr>
        <w:t>tuberculosis</w:t>
      </w:r>
    </w:p>
    <w:tbl>
      <w:tblPr>
        <w:tblStyle w:val="1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bottom w:w="113" w:type="dxa"/>
        </w:tblCellMar>
        <w:tblLook w:val="0600" w:firstRow="0" w:lastRow="0" w:firstColumn="0" w:lastColumn="0" w:noHBand="1" w:noVBand="1"/>
      </w:tblPr>
      <w:tblGrid>
        <w:gridCol w:w="1245"/>
        <w:gridCol w:w="1322"/>
        <w:gridCol w:w="1005"/>
        <w:gridCol w:w="1423"/>
        <w:gridCol w:w="1630"/>
        <w:gridCol w:w="1281"/>
        <w:gridCol w:w="1670"/>
      </w:tblGrid>
      <w:tr w:rsidR="00C80D28" w:rsidRPr="00DC7030" w14:paraId="5D0DBCE8" w14:textId="77777777" w:rsidTr="007F33D3">
        <w:trPr>
          <w:trHeight w:val="833"/>
        </w:trPr>
        <w:tc>
          <w:tcPr>
            <w:tcW w:w="785" w:type="pct"/>
            <w:tcBorders>
              <w:top w:val="single" w:sz="4" w:space="0" w:color="auto"/>
              <w:bottom w:val="single" w:sz="4" w:space="0" w:color="auto"/>
            </w:tcBorders>
          </w:tcPr>
          <w:p w14:paraId="1A22840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hAnsi="Book Antiqua" w:cs="Book Antiqua"/>
                <w:b/>
                <w:bCs/>
                <w:color w:val="000000"/>
                <w:lang w:eastAsia="zh-CN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Ref</w:t>
            </w:r>
            <w:r w:rsidR="001112F6" w:rsidRPr="00DC7030">
              <w:rPr>
                <w:rFonts w:ascii="Book Antiqua" w:hAnsi="Book Antiqua" w:cs="Book Antiqua"/>
                <w:b/>
                <w:bCs/>
                <w:color w:val="000000"/>
                <w:lang w:eastAsia="zh-CN"/>
              </w:rPr>
              <w:t>.</w:t>
            </w:r>
          </w:p>
        </w:tc>
        <w:tc>
          <w:tcPr>
            <w:tcW w:w="441" w:type="pct"/>
            <w:tcBorders>
              <w:top w:val="single" w:sz="4" w:space="0" w:color="auto"/>
              <w:bottom w:val="single" w:sz="4" w:space="0" w:color="auto"/>
            </w:tcBorders>
          </w:tcPr>
          <w:p w14:paraId="1CA339A5" w14:textId="1A5E9E6A" w:rsidR="00C80D28" w:rsidRPr="00DC7030" w:rsidRDefault="00C80D28" w:rsidP="00863A8F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Gender/</w:t>
            </w:r>
            <w:r w:rsidR="00863A8F">
              <w:rPr>
                <w:rFonts w:ascii="Book Antiqua" w:hAnsi="Book Antiqua" w:cs="Book Antiqua" w:hint="eastAsia"/>
                <w:b/>
                <w:bCs/>
                <w:color w:val="000000"/>
                <w:lang w:eastAsia="zh-CN"/>
              </w:rPr>
              <w:t>a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ge</w:t>
            </w:r>
            <w:r w:rsidR="00863A8F">
              <w:rPr>
                <w:rFonts w:ascii="Book Antiqua" w:hAnsi="Book Antiqua" w:cs="Book Antiqua" w:hint="eastAsia"/>
                <w:b/>
                <w:bCs/>
                <w:color w:val="000000"/>
                <w:lang w:eastAsia="zh-CN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(</w:t>
            </w:r>
            <w:proofErr w:type="spellStart"/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y</w:t>
            </w:r>
            <w:r w:rsidR="00863A8F">
              <w:rPr>
                <w:rFonts w:ascii="Book Antiqua" w:hAnsi="Book Antiqua" w:cs="Book Antiqua" w:hint="eastAsia"/>
                <w:b/>
                <w:bCs/>
                <w:color w:val="000000"/>
                <w:lang w:eastAsia="zh-CN"/>
              </w:rPr>
              <w:t>r</w:t>
            </w:r>
            <w:proofErr w:type="spellEnd"/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)</w:t>
            </w:r>
          </w:p>
        </w:tc>
        <w:tc>
          <w:tcPr>
            <w:tcW w:w="343" w:type="pct"/>
            <w:tcBorders>
              <w:top w:val="single" w:sz="4" w:space="0" w:color="auto"/>
              <w:bottom w:val="single" w:sz="4" w:space="0" w:color="auto"/>
            </w:tcBorders>
          </w:tcPr>
          <w:p w14:paraId="3CE72E8E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Country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14:paraId="0BF1DF98" w14:textId="468363D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Underlying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disease</w:t>
            </w:r>
          </w:p>
        </w:tc>
        <w:tc>
          <w:tcPr>
            <w:tcW w:w="1026" w:type="pct"/>
            <w:tcBorders>
              <w:top w:val="single" w:sz="4" w:space="0" w:color="auto"/>
              <w:bottom w:val="single" w:sz="4" w:space="0" w:color="auto"/>
            </w:tcBorders>
          </w:tcPr>
          <w:p w14:paraId="591B942C" w14:textId="76B2143E" w:rsidR="00C80D28" w:rsidRPr="007F33D3" w:rsidRDefault="00C80D28" w:rsidP="00DC7030">
            <w:pPr>
              <w:spacing w:line="360" w:lineRule="auto"/>
              <w:jc w:val="both"/>
              <w:rPr>
                <w:rFonts w:ascii="Book Antiqua" w:hAnsi="Book Antiqua" w:cs="Book Antiqua"/>
                <w:b/>
                <w:bCs/>
                <w:color w:val="000000"/>
                <w:lang w:eastAsia="zh-CN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Main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clinical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manifestations</w:t>
            </w:r>
          </w:p>
        </w:tc>
        <w:tc>
          <w:tcPr>
            <w:tcW w:w="735" w:type="pct"/>
            <w:tcBorders>
              <w:top w:val="single" w:sz="4" w:space="0" w:color="auto"/>
              <w:bottom w:val="single" w:sz="4" w:space="0" w:color="auto"/>
            </w:tcBorders>
          </w:tcPr>
          <w:p w14:paraId="1210408B" w14:textId="5EB24D1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Involved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sites</w:t>
            </w:r>
          </w:p>
        </w:tc>
        <w:tc>
          <w:tcPr>
            <w:tcW w:w="837" w:type="pct"/>
            <w:tcBorders>
              <w:top w:val="single" w:sz="4" w:space="0" w:color="auto"/>
              <w:bottom w:val="single" w:sz="4" w:space="0" w:color="auto"/>
            </w:tcBorders>
          </w:tcPr>
          <w:p w14:paraId="1488BED5" w14:textId="37C97F8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bCs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Diagnostic</w:t>
            </w:r>
            <w:r w:rsidR="00707384">
              <w:rPr>
                <w:rFonts w:ascii="Book Antiqua" w:eastAsia="Book Antiqua" w:hAnsi="Book Antiqua" w:cs="Book Antiqua"/>
                <w:b/>
                <w:bCs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b/>
                <w:bCs/>
                <w:color w:val="000000"/>
              </w:rPr>
              <w:t>methods</w:t>
            </w:r>
          </w:p>
        </w:tc>
      </w:tr>
      <w:tr w:rsidR="00C80D28" w:rsidRPr="00DC7030" w14:paraId="246410BB" w14:textId="77777777" w:rsidTr="007F33D3">
        <w:trPr>
          <w:trHeight w:val="1383"/>
        </w:trPr>
        <w:tc>
          <w:tcPr>
            <w:tcW w:w="785" w:type="pct"/>
            <w:tcBorders>
              <w:top w:val="single" w:sz="4" w:space="0" w:color="auto"/>
            </w:tcBorders>
          </w:tcPr>
          <w:p w14:paraId="7314EDB7" w14:textId="3C1848B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ror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Arora&lt;/Author&gt;&lt;Year&gt;2012&lt;/Year&gt;&lt;RecNum&gt;31&lt;/RecNum&gt;&lt;DisplayText&gt;&lt;style face="superscript"&gt;[38]&lt;/style&gt;&lt;/DisplayText&gt;&lt;record&gt;&lt;rec-number&gt;31&lt;/rec-number&gt;&lt;foreign-keys&gt;&lt;key app="EN" db-id="rffrse5a1edfwqe0s9sxwxvza9st2vzse0rp" timestamp="1651889063"&gt;31&lt;/key&gt;&lt;/foreign-keys&gt;&lt;ref-type name="Journal Article"&gt;17&lt;/ref-type&gt;&lt;contributors&gt;&lt;authors&gt;&lt;author&gt;Arora, S.&lt;/author&gt;&lt;author&gt;Sabat, D.&lt;/author&gt;&lt;author&gt;Sural, S.&lt;/author&gt;&lt;author&gt;Dhal, A.&lt;/author&gt;&lt;/authors&gt;&lt;/contributors&gt;&lt;auth-address&gt;Department of Orthopaedic Surgery, Maulana Azad Medical College &amp;amp; Associated Lok Nayak Hospital, New Delhi, India. mamc_309@yahoo.co.in&lt;/auth-address&gt;&lt;titles&gt;&lt;title&gt;Isolated tuberculous pyomyositis of semimembranosus and adductor magnus: a case report&lt;/title&gt;&lt;secondary-title&gt;Orthop Surg&lt;/secondary-title&gt;&lt;alt-title&gt;Orthopaedic surgery&lt;/alt-title&gt;&lt;/titles&gt;&lt;periodical&gt;&lt;full-title&gt;Orthop Surg&lt;/full-title&gt;&lt;abbr-1&gt;Orthopaedic surgery&lt;/abbr-1&gt;&lt;/periodical&gt;&lt;alt-periodical&gt;&lt;full-title&gt;Orthop Surg&lt;/full-title&gt;&lt;abbr-1&gt;Orthopaedic surgery&lt;/abbr-1&gt;&lt;/alt-periodical&gt;&lt;pages&gt;266-8&lt;/pages&gt;&lt;volume&gt;4&lt;/volume&gt;&lt;number&gt;4&lt;/number&gt;&lt;edition&gt;2012/10/31&lt;/edition&gt;&lt;keywords&gt;&lt;keyword&gt;Adolescent&lt;/keyword&gt;&lt;keyword&gt;Antitubercular Agents/therapeutic use&lt;/keyword&gt;&lt;keyword&gt;Humans&lt;/keyword&gt;&lt;keyword&gt;*Immunocompetence&lt;/keyword&gt;&lt;keyword&gt;Magnetic Resonance Imaging&lt;/keyword&gt;&lt;keyword&gt;Male&lt;/keyword&gt;&lt;keyword&gt;*Muscle, Skeletal&lt;/keyword&gt;&lt;keyword&gt;Mycobacterium tuberculosis&lt;/keyword&gt;&lt;keyword&gt;Pyomyositis/diagnosis/*microbiology&lt;/keyword&gt;&lt;keyword&gt;Thigh&lt;/keyword&gt;&lt;keyword&gt;Tuberculosis/*diagnosis/drug therapy&lt;/keyword&gt;&lt;/keywords&gt;&lt;dates&gt;&lt;year&gt;2012&lt;/year&gt;&lt;pub-dates&gt;&lt;date&gt;Nov&lt;/date&gt;&lt;/pub-dates&gt;&lt;/dates&gt;&lt;isbn&gt;1757-7853 (Print)&amp;#xD;1757-7853&lt;/isbn&gt;&lt;accession-num&gt;23109314&lt;/accession-num&gt;&lt;urls&gt;&lt;/urls&gt;&lt;custom2&gt;PMC6583273&lt;/custom2&gt;&lt;electronic-resource-num&gt;10.1111/os.12011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38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2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top w:val="single" w:sz="4" w:space="0" w:color="auto"/>
            </w:tcBorders>
          </w:tcPr>
          <w:p w14:paraId="04F072B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15</w:t>
            </w:r>
          </w:p>
        </w:tc>
        <w:tc>
          <w:tcPr>
            <w:tcW w:w="343" w:type="pct"/>
            <w:tcBorders>
              <w:top w:val="single" w:sz="4" w:space="0" w:color="auto"/>
            </w:tcBorders>
          </w:tcPr>
          <w:p w14:paraId="176E1D1E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14:paraId="765FCFA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top w:val="single" w:sz="4" w:space="0" w:color="auto"/>
            </w:tcBorders>
          </w:tcPr>
          <w:p w14:paraId="5D7EA3B1" w14:textId="16028B4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orexia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e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loss</w:t>
            </w:r>
          </w:p>
        </w:tc>
        <w:tc>
          <w:tcPr>
            <w:tcW w:w="735" w:type="pct"/>
            <w:tcBorders>
              <w:top w:val="single" w:sz="4" w:space="0" w:color="auto"/>
            </w:tcBorders>
          </w:tcPr>
          <w:p w14:paraId="5E5AAB4B" w14:textId="6AD87F6B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</w:t>
            </w:r>
          </w:p>
        </w:tc>
        <w:tc>
          <w:tcPr>
            <w:tcW w:w="837" w:type="pct"/>
            <w:tcBorders>
              <w:top w:val="single" w:sz="4" w:space="0" w:color="auto"/>
            </w:tcBorders>
          </w:tcPr>
          <w:p w14:paraId="576A4EF6" w14:textId="0CECD6D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ycobacterium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3631C9E6" w14:textId="77777777" w:rsidTr="001112F6">
        <w:trPr>
          <w:trHeight w:val="365"/>
        </w:trPr>
        <w:tc>
          <w:tcPr>
            <w:tcW w:w="785" w:type="pct"/>
          </w:tcPr>
          <w:p w14:paraId="2DE295D9" w14:textId="42EA846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Lee&lt;/Author&gt;&lt;Year&gt;2013&lt;/Year&gt;&lt;RecNum&gt;25&lt;/RecNum&gt;&lt;DisplayText&gt;&lt;style face="superscript"&gt;[39]&lt;/style&gt;&lt;/DisplayText&gt;&lt;record&gt;&lt;rec-number&gt;25&lt;/rec-number&gt;&lt;foreign-keys&gt;&lt;key app="EN" db-id="rffrse5a1edfwqe0s9sxwxvza9st2vzse0rp" timestamp="1651851477"&gt;25&lt;/key&gt;&lt;/foreign-keys&gt;&lt;ref-type name="Journal Article"&gt;17&lt;/ref-type&gt;&lt;contributors&gt;&lt;authors&gt;&lt;author&gt;Lee, H. J.&lt;/author&gt;&lt;author&gt;Kim, K. W.&lt;/author&gt;&lt;author&gt;Kim, K. S.&lt;/author&gt;&lt;author&gt;Ryu, S. H.&lt;/author&gt;&lt;author&gt;Ha, Y. C.&lt;/author&gt;&lt;/authors&gt;&lt;/contributors&gt;&lt;auth-address&gt;Department of Orthopaedic Surgery, Chung-Ang University College of Medicine, Seoul, South Korea.&lt;/auth-address&gt;&lt;titles&gt;&lt;title&gt;Primary musculoskeletal mycobacterium infection with large cystic masses after total hip arthroplasty&lt;/title&gt;&lt;secondary-title&gt;J Arthroplasty&lt;/secondary-title&gt;&lt;alt-title&gt;The Journal of arthroplasty&lt;/alt-title&gt;&lt;/titles&gt;&lt;periodical&gt;&lt;full-title&gt;J Arthroplasty&lt;/full-title&gt;&lt;abbr-1&gt;The Journal of arthroplasty&lt;/abbr-1&gt;&lt;/periodical&gt;&lt;alt-periodical&gt;&lt;full-title&gt;J Arthroplasty&lt;/full-title&gt;&lt;abbr-1&gt;The Journal of arthroplasty&lt;/abbr-1&gt;&lt;/alt-periodical&gt;&lt;pages&gt;374.e1-3&lt;/pages&gt;&lt;volume&gt;28&lt;/volume&gt;&lt;number&gt;2&lt;/number&gt;&lt;edition&gt;2012/07/04&lt;/edition&gt;&lt;keywords&gt;&lt;keyword&gt;Arthroplasty, Replacement, Hip/*adverse effects&lt;/keyword&gt;&lt;keyword&gt;Humans&lt;/keyword&gt;&lt;keyword&gt;Male&lt;/keyword&gt;&lt;keyword&gt;Middle Aged&lt;/keyword&gt;&lt;keyword&gt;Prosthesis-Related Infections/*microbiology&lt;/keyword&gt;&lt;keyword&gt;Thigh&lt;/keyword&gt;&lt;keyword&gt;Tuberculoma/etiology/*microbiology&lt;/keyword&gt;&lt;/keywords&gt;&lt;dates&gt;&lt;year&gt;2013&lt;/year&gt;&lt;pub-dates&gt;&lt;date&gt;Feb&lt;/date&gt;&lt;/pub-dates&gt;&lt;/dates&gt;&lt;isbn&gt;0883-5403&lt;/isbn&gt;&lt;accession-num&gt;22749661&lt;/accession-num&gt;&lt;urls&gt;&lt;/urls&gt;&lt;electronic-resource-num&gt;10.1016/j.arth.2012.05.009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39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3</w:t>
            </w:r>
          </w:p>
        </w:tc>
        <w:tc>
          <w:tcPr>
            <w:tcW w:w="441" w:type="pct"/>
          </w:tcPr>
          <w:p w14:paraId="689B7D5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62</w:t>
            </w:r>
          </w:p>
        </w:tc>
        <w:tc>
          <w:tcPr>
            <w:tcW w:w="343" w:type="pct"/>
          </w:tcPr>
          <w:p w14:paraId="30249F2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Korea</w:t>
            </w:r>
          </w:p>
        </w:tc>
        <w:tc>
          <w:tcPr>
            <w:tcW w:w="833" w:type="pct"/>
          </w:tcPr>
          <w:p w14:paraId="07FAF450" w14:textId="609CCC6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ot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hip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rthroplasty</w:t>
            </w:r>
          </w:p>
        </w:tc>
        <w:tc>
          <w:tcPr>
            <w:tcW w:w="1026" w:type="pct"/>
          </w:tcPr>
          <w:p w14:paraId="417B63A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ss</w:t>
            </w:r>
          </w:p>
        </w:tc>
        <w:tc>
          <w:tcPr>
            <w:tcW w:w="735" w:type="pct"/>
          </w:tcPr>
          <w:p w14:paraId="35ABA9AF" w14:textId="6EB67C3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</w:t>
            </w:r>
          </w:p>
        </w:tc>
        <w:tc>
          <w:tcPr>
            <w:tcW w:w="837" w:type="pct"/>
          </w:tcPr>
          <w:p w14:paraId="3796FB41" w14:textId="7956642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25D9DAB8" w14:textId="77777777" w:rsidTr="001112F6">
        <w:trPr>
          <w:trHeight w:val="365"/>
        </w:trPr>
        <w:tc>
          <w:tcPr>
            <w:tcW w:w="785" w:type="pct"/>
          </w:tcPr>
          <w:p w14:paraId="2F1B5BDD" w14:textId="63D4034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Elshafie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Elshafie&lt;/Author&gt;&lt;Year&gt;2013&lt;/Year&gt;&lt;RecNum&gt;26&lt;/RecNum&gt;&lt;DisplayText&gt;&lt;style face="superscript"&gt;[40]&lt;/style&gt;&lt;/DisplayText&gt;&lt;record&gt;&lt;rec-number&gt;26&lt;/rec-number&gt;&lt;foreign-keys&gt;&lt;key app="EN" db-id="rffrse5a1edfwqe0s9sxwxvza9st2vzse0rp" timestamp="1651855372"&gt;26&lt;/key&gt;&lt;/foreign-keys&gt;&lt;ref-type name="Journal Article"&gt;17&lt;/ref-type&gt;&lt;contributors&gt;&lt;authors&gt;&lt;author&gt;Elshafie, K. T.&lt;/author&gt;&lt;author&gt;Al-Hinai, M. M.&lt;/author&gt;&lt;author&gt;Al-Habsi, H. A.&lt;/author&gt;&lt;author&gt;Al-Hattali, M. S.&lt;/author&gt;&lt;author&gt;Hassan, O.&lt;/author&gt;&lt;author&gt;Al-Sukaiti, R.&lt;/author&gt;&lt;/authors&gt;&lt;/contributors&gt;&lt;auth-address&gt;Department of Family Medicine &amp;amp; Public Health, Sultan Qaboos University Hospital, Muscat, Oman.&lt;/auth-address&gt;&lt;titles&gt;&lt;title&gt;A massive tuberculosis abscess at the erector spinae muscles and subcutaneous tissues in a young man&lt;/title&gt;&lt;secondary-title&gt;Sultan Qaboos Univ Med J&lt;/secondary-title&gt;&lt;alt-title&gt;Sultan Qaboos University medical journal&lt;/alt-title&gt;&lt;/titles&gt;&lt;periodical&gt;&lt;full-title&gt;Sultan Qaboos Univ Med J&lt;/full-title&gt;&lt;abbr-1&gt;Sultan Qaboos University medical journal&lt;/abbr-1&gt;&lt;/periodical&gt;&lt;alt-periodical&gt;&lt;full-title&gt;Sultan Qaboos Univ Med J&lt;/full-title&gt;&lt;abbr-1&gt;Sultan Qaboos University medical journal&lt;/abbr-1&gt;&lt;/alt-periodical&gt;&lt;pages&gt;601-5&lt;/pages&gt;&lt;volume&gt;13&lt;/volume&gt;&lt;number&gt;4&lt;/number&gt;&lt;edition&gt;2013/11/26&lt;/edition&gt;&lt;keywords&gt;&lt;keyword&gt;Abscess&lt;/keyword&gt;&lt;keyword&gt;Case Report&lt;/keyword&gt;&lt;keyword&gt;Cyst&lt;/keyword&gt;&lt;keyword&gt;Muscle&lt;/keyword&gt;&lt;keyword&gt;Oman&lt;/keyword&gt;&lt;keyword&gt;Tuberculosis&lt;/keyword&gt;&lt;/keywords&gt;&lt;dates&gt;&lt;year&gt;2013&lt;/year&gt;&lt;pub-dates&gt;&lt;date&gt;Nov&lt;/date&gt;&lt;/pub-dates&gt;&lt;/dates&gt;&lt;isbn&gt;2075-051X (Print)&amp;#xD;2075-051x&lt;/isbn&gt;&lt;accession-num&gt;24273676&lt;/accession-num&gt;&lt;urls&gt;&lt;/urls&gt;&lt;custom2&gt;PMC3836655&lt;/custom2&gt;&lt;electronic-resource-num&gt;10.12816/0003325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0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3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47A008EC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5</w:t>
            </w:r>
          </w:p>
        </w:tc>
        <w:tc>
          <w:tcPr>
            <w:tcW w:w="343" w:type="pct"/>
          </w:tcPr>
          <w:p w14:paraId="61832531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Oman</w:t>
            </w:r>
          </w:p>
        </w:tc>
        <w:tc>
          <w:tcPr>
            <w:tcW w:w="833" w:type="pct"/>
          </w:tcPr>
          <w:p w14:paraId="7065E417" w14:textId="7DB35F6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Expose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o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uspected</w:t>
            </w:r>
            <w:r w:rsidR="00B00FF8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diarrhe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1026" w:type="pct"/>
          </w:tcPr>
          <w:p w14:paraId="0FEC30AF" w14:textId="7367231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Enlarging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73145375" w14:textId="4565102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gluteus</w:t>
            </w:r>
          </w:p>
        </w:tc>
        <w:tc>
          <w:tcPr>
            <w:tcW w:w="837" w:type="pct"/>
          </w:tcPr>
          <w:p w14:paraId="4402433A" w14:textId="1397CB3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0840B7B3" w14:textId="77777777" w:rsidTr="001112F6">
        <w:trPr>
          <w:trHeight w:val="365"/>
        </w:trPr>
        <w:tc>
          <w:tcPr>
            <w:tcW w:w="785" w:type="pct"/>
          </w:tcPr>
          <w:p w14:paraId="31A885BC" w14:textId="468155C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Neogi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OZW9naTwvQXV0aG9yPjxZZWFyPjIwMTM8L1llYXI+PFJl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OZW9naTwvQXV0aG9yPjxZZWFyPjIwMTM8L1llYXI+PFJl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1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3</w:t>
            </w:r>
          </w:p>
        </w:tc>
        <w:tc>
          <w:tcPr>
            <w:tcW w:w="441" w:type="pct"/>
          </w:tcPr>
          <w:p w14:paraId="291F3C5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11</w:t>
            </w:r>
          </w:p>
        </w:tc>
        <w:tc>
          <w:tcPr>
            <w:tcW w:w="343" w:type="pct"/>
          </w:tcPr>
          <w:p w14:paraId="2E5999B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</w:tcPr>
          <w:p w14:paraId="3E69B97F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78FE1EB1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47EC592C" w14:textId="0490DB6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rm</w:t>
            </w:r>
          </w:p>
        </w:tc>
        <w:tc>
          <w:tcPr>
            <w:tcW w:w="837" w:type="pct"/>
          </w:tcPr>
          <w:p w14:paraId="30DC233D" w14:textId="5B2FF9D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6E11BDED" w14:textId="77777777" w:rsidTr="007F33D3">
        <w:trPr>
          <w:trHeight w:val="238"/>
        </w:trPr>
        <w:tc>
          <w:tcPr>
            <w:tcW w:w="785" w:type="pct"/>
            <w:tcBorders>
              <w:bottom w:val="nil"/>
            </w:tcBorders>
          </w:tcPr>
          <w:p w14:paraId="35D40E04" w14:textId="16D6646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Meena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Meena&lt;/Author&gt;&lt;Year&gt;2015&lt;/Year&gt;&lt;RecNum&gt;28&lt;/RecNum&gt;&lt;DisplayText&gt;&lt;style face="superscript"&gt;[42]&lt;/style&gt;&lt;/DisplayText&gt;&lt;record&gt;&lt;rec-number&gt;28&lt;/rec-number&gt;&lt;foreign-keys&gt;&lt;key app="EN" db-id="rffrse5a1edfwqe0s9sxwxvza9st2vzse0rp" timestamp="1651856091"&gt;28&lt;/key&gt;&lt;/foreign-keys&gt;&lt;ref-type name="Journal Article"&gt;17&lt;/ref-type&gt;&lt;contributors&gt;&lt;authors&gt;&lt;author&gt;Meena, M.&lt;/author&gt;&lt;author&gt;Dixit, R.&lt;/author&gt;&lt;author&gt;Samaria, J. K.&lt;/author&gt;&lt;author&gt;Vijayakandeepan Kumaresan, S. H.&lt;/author&gt;&lt;/authors&gt;&lt;/contributors&gt;&lt;auth-address&gt;Department of Respiratory Medicine, JLN Medical College, Ajmer, Rajasthan, India.&amp;#xD;Department of Respiratory Medicine, Banaras Hindu University, Varanasi, Uttar Pradesh, India.&lt;/auth-address&gt;&lt;titles&gt;&lt;title&gt;Tuberculosis of the triceps muscle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2015&lt;/volume&gt;&lt;edition&gt;2015/01/08&lt;/edition&gt;&lt;keywords&gt;&lt;keyword&gt;Adult&lt;/keyword&gt;&lt;keyword&gt;Antitubercular Agents/*therapeutic use&lt;/keyword&gt;&lt;keyword&gt;Arm/*microbiology&lt;/keyword&gt;&lt;keyword&gt;Biopsy, Fine-Needle&lt;/keyword&gt;&lt;keyword&gt;Cytodiagnosis&lt;/keyword&gt;&lt;keyword&gt;Edema/diagnosis/etiology&lt;/keyword&gt;&lt;keyword&gt;Humans&lt;/keyword&gt;&lt;keyword&gt;Male&lt;/keyword&gt;&lt;keyword&gt;Muscle, Skeletal/*microbiology&lt;/keyword&gt;&lt;keyword&gt;*Mycobacterium tuberculosis&lt;/keyword&gt;&lt;keyword&gt;Polymerase Chain Reaction&lt;/keyword&gt;&lt;keyword&gt;Tuberculosis/*diagnosis/drug therapy/microbiology&lt;/keyword&gt;&lt;/keywords&gt;&lt;dates&gt;&lt;year&gt;2015&lt;/year&gt;&lt;pub-dates&gt;&lt;date&gt;Jan 6&lt;/date&gt;&lt;/pub-dates&gt;&lt;/dates&gt;&lt;isbn&gt;1757-790x&lt;/isbn&gt;&lt;accession-num&gt;25564636&lt;/accession-num&gt;&lt;urls&gt;&lt;/urls&gt;&lt;custom2&gt;PMC4289801&lt;/custom2&gt;&lt;electronic-resource-num&gt;10.1136/bcr-2014-207032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2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5</w:t>
            </w:r>
          </w:p>
        </w:tc>
        <w:tc>
          <w:tcPr>
            <w:tcW w:w="441" w:type="pct"/>
            <w:tcBorders>
              <w:bottom w:val="nil"/>
            </w:tcBorders>
          </w:tcPr>
          <w:p w14:paraId="232A8DF1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5</w:t>
            </w:r>
          </w:p>
        </w:tc>
        <w:tc>
          <w:tcPr>
            <w:tcW w:w="343" w:type="pct"/>
            <w:tcBorders>
              <w:bottom w:val="nil"/>
            </w:tcBorders>
          </w:tcPr>
          <w:p w14:paraId="32940BE7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  <w:tcBorders>
              <w:bottom w:val="nil"/>
            </w:tcBorders>
          </w:tcPr>
          <w:p w14:paraId="74995CF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bottom w:val="nil"/>
            </w:tcBorders>
          </w:tcPr>
          <w:p w14:paraId="3A90EEA3" w14:textId="7CB0DF2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atigue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e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loss</w:t>
            </w:r>
          </w:p>
        </w:tc>
        <w:tc>
          <w:tcPr>
            <w:tcW w:w="735" w:type="pct"/>
            <w:tcBorders>
              <w:bottom w:val="nil"/>
            </w:tcBorders>
          </w:tcPr>
          <w:p w14:paraId="651FBAF4" w14:textId="23392D8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riceps</w:t>
            </w:r>
          </w:p>
        </w:tc>
        <w:tc>
          <w:tcPr>
            <w:tcW w:w="837" w:type="pct"/>
            <w:tcBorders>
              <w:bottom w:val="nil"/>
            </w:tcBorders>
          </w:tcPr>
          <w:p w14:paraId="0D541762" w14:textId="18B65404" w:rsidR="00C80D28" w:rsidRPr="00DC7030" w:rsidRDefault="00A840E5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A840E5">
              <w:rPr>
                <w:rFonts w:ascii="Book Antiqua" w:eastAsia="Book Antiqua" w:hAnsi="Book Antiqua" w:cs="Book Antiqua"/>
                <w:color w:val="000000"/>
              </w:rPr>
              <w:t>Mycobacterium tuberculosi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PCR</w:t>
            </w:r>
          </w:p>
        </w:tc>
      </w:tr>
      <w:tr w:rsidR="00C80D28" w:rsidRPr="00DC7030" w14:paraId="731AC1F9" w14:textId="77777777" w:rsidTr="007F33D3">
        <w:trPr>
          <w:trHeight w:val="215"/>
        </w:trPr>
        <w:tc>
          <w:tcPr>
            <w:tcW w:w="785" w:type="pct"/>
            <w:tcBorders>
              <w:top w:val="nil"/>
              <w:bottom w:val="nil"/>
            </w:tcBorders>
          </w:tcPr>
          <w:p w14:paraId="39B01732" w14:textId="21942F6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Dhakal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 xml:space="preserve">et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lastRenderedPageBreak/>
              <w:t>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EaGFrYWw8L0F1dGhvcj48WWVhcj4yMDE1PC9ZZWFyPjxS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EaGFrYWw8L0F1dGhvcj48WWVhcj4yMDE1PC9ZZWFyPjxS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3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5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top w:val="nil"/>
              <w:bottom w:val="nil"/>
            </w:tcBorders>
          </w:tcPr>
          <w:p w14:paraId="3376BACC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Female/9</w:t>
            </w:r>
          </w:p>
        </w:tc>
        <w:tc>
          <w:tcPr>
            <w:tcW w:w="343" w:type="pct"/>
            <w:tcBorders>
              <w:top w:val="nil"/>
              <w:bottom w:val="nil"/>
            </w:tcBorders>
          </w:tcPr>
          <w:p w14:paraId="6CE8F195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epal</w:t>
            </w:r>
          </w:p>
        </w:tc>
        <w:tc>
          <w:tcPr>
            <w:tcW w:w="833" w:type="pct"/>
            <w:tcBorders>
              <w:top w:val="nil"/>
              <w:bottom w:val="nil"/>
            </w:tcBorders>
          </w:tcPr>
          <w:p w14:paraId="3F88DA4A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top w:val="nil"/>
              <w:bottom w:val="nil"/>
            </w:tcBorders>
          </w:tcPr>
          <w:p w14:paraId="002B17C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  <w:tcBorders>
              <w:top w:val="nil"/>
              <w:bottom w:val="nil"/>
            </w:tcBorders>
          </w:tcPr>
          <w:p w14:paraId="103C37C4" w14:textId="27EFC7D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orearm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  <w:tcBorders>
              <w:top w:val="nil"/>
              <w:bottom w:val="nil"/>
            </w:tcBorders>
          </w:tcPr>
          <w:p w14:paraId="71340117" w14:textId="0E57191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examination</w:t>
            </w:r>
          </w:p>
        </w:tc>
      </w:tr>
      <w:tr w:rsidR="00C80D28" w:rsidRPr="00DC7030" w14:paraId="23E19AF6" w14:textId="77777777" w:rsidTr="007F33D3">
        <w:trPr>
          <w:trHeight w:val="202"/>
        </w:trPr>
        <w:tc>
          <w:tcPr>
            <w:tcW w:w="785" w:type="pct"/>
            <w:tcBorders>
              <w:top w:val="nil"/>
            </w:tcBorders>
          </w:tcPr>
          <w:p w14:paraId="64907227" w14:textId="7D6A143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Sbai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TYmFpPC9BdXRob3I+PFllYXI+MjAxNjwvWWVhcj48UmVj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TYmFpPC9BdXRob3I+PFllYXI+MjAxNjwvWWVhcj48UmVj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4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6</w:t>
            </w:r>
          </w:p>
        </w:tc>
        <w:tc>
          <w:tcPr>
            <w:tcW w:w="441" w:type="pct"/>
            <w:tcBorders>
              <w:top w:val="nil"/>
            </w:tcBorders>
          </w:tcPr>
          <w:p w14:paraId="14783662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45</w:t>
            </w:r>
          </w:p>
        </w:tc>
        <w:tc>
          <w:tcPr>
            <w:tcW w:w="343" w:type="pct"/>
            <w:tcBorders>
              <w:top w:val="nil"/>
            </w:tcBorders>
          </w:tcPr>
          <w:p w14:paraId="62CB1CE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unisia</w:t>
            </w:r>
          </w:p>
        </w:tc>
        <w:tc>
          <w:tcPr>
            <w:tcW w:w="833" w:type="pct"/>
            <w:tcBorders>
              <w:top w:val="nil"/>
            </w:tcBorders>
          </w:tcPr>
          <w:p w14:paraId="251F9DF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top w:val="nil"/>
            </w:tcBorders>
          </w:tcPr>
          <w:p w14:paraId="48FB9F03" w14:textId="408FC0A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  <w:tcBorders>
              <w:top w:val="nil"/>
            </w:tcBorders>
          </w:tcPr>
          <w:p w14:paraId="78101C37" w14:textId="519416AB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rist</w:t>
            </w:r>
          </w:p>
        </w:tc>
        <w:tc>
          <w:tcPr>
            <w:tcW w:w="837" w:type="pct"/>
            <w:tcBorders>
              <w:top w:val="nil"/>
            </w:tcBorders>
          </w:tcPr>
          <w:p w14:paraId="1D1759ED" w14:textId="04A5EC5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issu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biops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3DC5530C" w14:textId="77777777" w:rsidTr="001112F6">
        <w:trPr>
          <w:trHeight w:val="318"/>
        </w:trPr>
        <w:tc>
          <w:tcPr>
            <w:tcW w:w="785" w:type="pct"/>
          </w:tcPr>
          <w:p w14:paraId="21029C3F" w14:textId="30402E0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l-</w:t>
            </w: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khazraji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BbC1LaGF6cmFqaTwvQXV0aG9yPjxZZWFyPjIwMTc8L1ll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BbC1LaGF6cmFqaTwvQXV0aG9yPjxZZWFyPjIwMTc8L1ll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5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7</w:t>
            </w:r>
          </w:p>
        </w:tc>
        <w:tc>
          <w:tcPr>
            <w:tcW w:w="441" w:type="pct"/>
          </w:tcPr>
          <w:p w14:paraId="7C30DE4C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33</w:t>
            </w:r>
          </w:p>
        </w:tc>
        <w:tc>
          <w:tcPr>
            <w:tcW w:w="343" w:type="pct"/>
          </w:tcPr>
          <w:p w14:paraId="79CCF96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merica</w:t>
            </w:r>
          </w:p>
        </w:tc>
        <w:tc>
          <w:tcPr>
            <w:tcW w:w="833" w:type="pct"/>
          </w:tcPr>
          <w:p w14:paraId="64033B34" w14:textId="5042044D" w:rsidR="00C80D28" w:rsidRPr="00DC7030" w:rsidRDefault="00A840E5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ascii="Book Antiqua" w:hAnsi="Book Antiqua" w:cs="Book Antiqua" w:hint="eastAsia"/>
                <w:color w:val="000000"/>
                <w:lang w:eastAsia="zh-CN"/>
              </w:rPr>
              <w:t>L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upu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nephritis,</w:t>
            </w:r>
            <w:r w:rsidR="00B00FF8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hormon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therap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1026" w:type="pct"/>
          </w:tcPr>
          <w:p w14:paraId="6B033020" w14:textId="3A6862D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eaknes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edness</w:t>
            </w:r>
          </w:p>
        </w:tc>
        <w:tc>
          <w:tcPr>
            <w:tcW w:w="735" w:type="pct"/>
          </w:tcPr>
          <w:p w14:paraId="745A2D97" w14:textId="57458E6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</w:tcPr>
          <w:p w14:paraId="4293DE56" w14:textId="6EBB5CC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lui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726CB3E5" w14:textId="77777777" w:rsidTr="001112F6">
        <w:trPr>
          <w:trHeight w:val="247"/>
        </w:trPr>
        <w:tc>
          <w:tcPr>
            <w:tcW w:w="785" w:type="pct"/>
          </w:tcPr>
          <w:p w14:paraId="560FC9FA" w14:textId="39AE6E4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Alaya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Alaya&lt;/Author&gt;&lt;Year&gt;2017&lt;/Year&gt;&lt;RecNum&gt;12&lt;/RecNum&gt;&lt;DisplayText&gt;&lt;style face="superscript"&gt;[46]&lt;/style&gt;&lt;/DisplayText&gt;&lt;record&gt;&lt;rec-number&gt;12&lt;/rec-number&gt;&lt;foreign-keys&gt;&lt;key app="EN" db-id="rffrse5a1edfwqe0s9sxwxvza9st2vzse0rp" timestamp="1650959001"&gt;12&lt;/key&gt;&lt;/foreign-keys&gt;&lt;ref-type name="Journal Article"&gt;17&lt;/ref-type&gt;&lt;contributors&gt;&lt;authors&gt;&lt;author&gt;Alaya, Z.&lt;/author&gt;&lt;author&gt;Osman, W.&lt;/author&gt;&lt;/authors&gt;&lt;/contributors&gt;&lt;auth-address&gt;Department of Rheumatology, Farhat Hached Hospital, Faculty of Medicine of Sousse, Sousse, Tunisia.&amp;#xD;Department of Orthopaedics, Sahloul Hospital, Faculty of Medicine of Sousse, Sousse, Tunisia.&lt;/auth-address&gt;&lt;titles&gt;&lt;title&gt;Isolated muscular tuberculosis: unusual location of the Koch bacillus&lt;/title&gt;&lt;secondary-title&gt;Pan Afr Med J&lt;/secondary-title&gt;&lt;alt-title&gt;The Pan African medical journal&lt;/alt-title&gt;&lt;/titles&gt;&lt;periodical&gt;&lt;full-title&gt;Pan Afr Med J&lt;/full-title&gt;&lt;abbr-1&gt;The Pan African medical journal&lt;/abbr-1&gt;&lt;/periodical&gt;&lt;alt-periodical&gt;&lt;full-title&gt;Pan Afr Med J&lt;/full-title&gt;&lt;abbr-1&gt;The Pan African medical journal&lt;/abbr-1&gt;&lt;/alt-periodical&gt;&lt;pages&gt;158&lt;/pages&gt;&lt;volume&gt;26&lt;/volume&gt;&lt;edition&gt;2017/05/24&lt;/edition&gt;&lt;keywords&gt;&lt;keyword&gt;Mri&lt;/keyword&gt;&lt;keyword&gt;antituberculosis drugs&lt;/keyword&gt;&lt;keyword&gt;biopsy&lt;/keyword&gt;&lt;keyword&gt;quadriceps muscle&lt;/keyword&gt;&lt;keyword&gt;tuberculosis&lt;/keyword&gt;&lt;/keywords&gt;&lt;dates&gt;&lt;year&gt;2017&lt;/year&gt;&lt;/dates&gt;&lt;accession-num&gt;28533881&lt;/accession-num&gt;&lt;urls&gt;&lt;/urls&gt;&lt;custom2&gt;PMC5429444&lt;/custom2&gt;&lt;electronic-resource-num&gt;10.11604/pamj.2017.26.158.11795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6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7</w:t>
            </w:r>
          </w:p>
        </w:tc>
        <w:tc>
          <w:tcPr>
            <w:tcW w:w="441" w:type="pct"/>
          </w:tcPr>
          <w:p w14:paraId="36C454C3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23</w:t>
            </w:r>
          </w:p>
        </w:tc>
        <w:tc>
          <w:tcPr>
            <w:tcW w:w="343" w:type="pct"/>
          </w:tcPr>
          <w:p w14:paraId="24F4879F" w14:textId="05094A0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unisi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833" w:type="pct"/>
          </w:tcPr>
          <w:p w14:paraId="54039CE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29A62D78" w14:textId="61DA80A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</w:t>
            </w:r>
          </w:p>
        </w:tc>
        <w:tc>
          <w:tcPr>
            <w:tcW w:w="735" w:type="pct"/>
          </w:tcPr>
          <w:p w14:paraId="672B243E" w14:textId="388DD6C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</w:t>
            </w:r>
          </w:p>
        </w:tc>
        <w:tc>
          <w:tcPr>
            <w:tcW w:w="837" w:type="pct"/>
          </w:tcPr>
          <w:p w14:paraId="7D1A3B95" w14:textId="36024B2B" w:rsidR="00C80D28" w:rsidRPr="00A840E5" w:rsidRDefault="00A840E5" w:rsidP="00DC7030">
            <w:pPr>
              <w:spacing w:line="360" w:lineRule="auto"/>
              <w:jc w:val="both"/>
              <w:rPr>
                <w:rFonts w:ascii="Book Antiqua" w:hAnsi="Book Antiqua" w:cs="Book Antiqua"/>
                <w:color w:val="000000"/>
                <w:lang w:eastAsia="zh-CN"/>
              </w:rPr>
            </w:pPr>
            <w:r w:rsidRPr="00A840E5">
              <w:rPr>
                <w:rFonts w:ascii="Book Antiqua" w:eastAsia="Book Antiqua" w:hAnsi="Book Antiqua" w:cs="Book Antiqua"/>
                <w:color w:val="000000"/>
              </w:rPr>
              <w:t>Mycobacterium tuberculosis</w:t>
            </w:r>
          </w:p>
        </w:tc>
      </w:tr>
      <w:tr w:rsidR="00C80D28" w:rsidRPr="00DC7030" w14:paraId="64BEAB63" w14:textId="77777777" w:rsidTr="001112F6">
        <w:trPr>
          <w:trHeight w:val="434"/>
        </w:trPr>
        <w:tc>
          <w:tcPr>
            <w:tcW w:w="785" w:type="pct"/>
          </w:tcPr>
          <w:p w14:paraId="4F3E4044" w14:textId="02B6343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Manicketh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YW5pY2tldGg8L0F1dGhvcj48WWVhcj4yMDE4PC9ZZWFy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YW5pY2tldGg8L0F1dGhvcj48WWVhcj4yMDE4PC9ZZWFy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5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8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22345615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55</w:t>
            </w:r>
          </w:p>
        </w:tc>
        <w:tc>
          <w:tcPr>
            <w:tcW w:w="343" w:type="pct"/>
          </w:tcPr>
          <w:p w14:paraId="4CD7344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</w:tcPr>
          <w:p w14:paraId="76FC662B" w14:textId="62A22A2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ulmonar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</w:t>
            </w:r>
          </w:p>
        </w:tc>
        <w:tc>
          <w:tcPr>
            <w:tcW w:w="1026" w:type="pct"/>
          </w:tcPr>
          <w:p w14:paraId="4BE8878A" w14:textId="29870472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ever</w:t>
            </w:r>
          </w:p>
        </w:tc>
        <w:tc>
          <w:tcPr>
            <w:tcW w:w="735" w:type="pct"/>
          </w:tcPr>
          <w:p w14:paraId="32A4A628" w14:textId="02FA496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ris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</w:tcPr>
          <w:p w14:paraId="71870B05" w14:textId="26C63B5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A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Ziehl</w:t>
            </w:r>
            <w:proofErr w:type="spellEnd"/>
            <w:r w:rsidRPr="00DC7030">
              <w:rPr>
                <w:rFonts w:ascii="Book Antiqua" w:eastAsia="Book Antiqua" w:hAnsi="Book Antiqua" w:cs="Book Antiqua"/>
                <w:color w:val="000000"/>
              </w:rPr>
              <w:t>-Nielse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tai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7D5CE1E8" w14:textId="77777777" w:rsidTr="001112F6">
        <w:trPr>
          <w:trHeight w:val="434"/>
        </w:trPr>
        <w:tc>
          <w:tcPr>
            <w:tcW w:w="785" w:type="pct"/>
          </w:tcPr>
          <w:p w14:paraId="01C1D673" w14:textId="628A425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ashimoto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Hashimoto&lt;/Author&gt;&lt;Year&gt;2018&lt;/Year&gt;&lt;RecNum&gt;5&lt;/RecNum&gt;&lt;DisplayText&gt;&lt;style face="superscript"&gt;[27]&lt;/style&gt;&lt;/DisplayText&gt;&lt;record&gt;&lt;rec-number&gt;5&lt;/rec-number&gt;&lt;foreign-keys&gt;&lt;key app="EN" db-id="rffrse5a1edfwqe0s9sxwxvza9st2vzse0rp" timestamp="1650875102"&gt;5&lt;/key&gt;&lt;/foreign-keys&gt;&lt;ref-type name="Journal Article"&gt;17&lt;/ref-type&gt;&lt;contributors&gt;&lt;authors&gt;&lt;author&gt;Hashimoto, K.&lt;/author&gt;&lt;author&gt;Nishimura, S.&lt;/author&gt;&lt;author&gt;Oka, N.&lt;/author&gt;&lt;author&gt;Kakinoki, R.&lt;/author&gt;&lt;author&gt;Akagi, M.&lt;/author&gt;&lt;/authors&gt;&lt;/contributors&gt;&lt;auth-address&gt;Department of Orthopedic Surgery, Kindai University Hospital, Osaka-Sayama, Osaka 589-8511, Japan.&lt;/auth-address&gt;&lt;titles&gt;&lt;title&gt;Tuberculoma with phlegmon-like symptoms mimicking soft tissue sarcoma in the wrist: A case report&lt;/title&gt;&lt;secondary-title&gt;Mol Clin Oncol&lt;/secondary-title&gt;&lt;alt-title&gt;Molecular and clinical oncology&lt;/alt-title&gt;&lt;/titles&gt;&lt;periodical&gt;&lt;full-title&gt;Mol Clin Oncol&lt;/full-title&gt;&lt;abbr-1&gt;Molecular and clinical oncology&lt;/abbr-1&gt;&lt;/periodical&gt;&lt;alt-periodical&gt;&lt;full-title&gt;Mol Clin Oncol&lt;/full-title&gt;&lt;abbr-1&gt;Molecular and clinical oncology&lt;/abbr-1&gt;&lt;/alt-periodical&gt;&lt;pages&gt;207-210&lt;/pages&gt;&lt;volume&gt;9&lt;/volume&gt;&lt;number&gt;2&lt;/number&gt;&lt;edition&gt;2018/08/14&lt;/edition&gt;&lt;keywords&gt;&lt;keyword&gt;phlegmon&lt;/keyword&gt;&lt;keyword&gt;rice body&lt;/keyword&gt;&lt;keyword&gt;sarcoma&lt;/keyword&gt;&lt;keyword&gt;tuberculoma&lt;/keyword&gt;&lt;keyword&gt;wrist&lt;/keyword&gt;&lt;/keywords&gt;&lt;dates&gt;&lt;year&gt;2018&lt;/year&gt;&lt;pub-dates&gt;&lt;date&gt;Aug&lt;/date&gt;&lt;/pub-dates&gt;&lt;/dates&gt;&lt;isbn&gt;2049-9450 (Print)&amp;#xD;2049-9450&lt;/isbn&gt;&lt;accession-num&gt;30101023&lt;/accession-num&gt;&lt;urls&gt;&lt;/urls&gt;&lt;custom2&gt;PMC6083412&lt;/custom2&gt;&lt;electronic-resource-num&gt;10.3892/mco.2018.1652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7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8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</w:tcPr>
          <w:p w14:paraId="044CB952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79</w:t>
            </w:r>
          </w:p>
        </w:tc>
        <w:tc>
          <w:tcPr>
            <w:tcW w:w="343" w:type="pct"/>
          </w:tcPr>
          <w:p w14:paraId="0E6E3378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Japan</w:t>
            </w:r>
          </w:p>
        </w:tc>
        <w:tc>
          <w:tcPr>
            <w:tcW w:w="833" w:type="pct"/>
          </w:tcPr>
          <w:p w14:paraId="34B9414D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</w:tcPr>
          <w:p w14:paraId="420AF2D6" w14:textId="055DCEB4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rythema</w:t>
            </w:r>
          </w:p>
        </w:tc>
        <w:tc>
          <w:tcPr>
            <w:tcW w:w="735" w:type="pct"/>
          </w:tcPr>
          <w:p w14:paraId="3912E55B" w14:textId="08FC406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Lef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ris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837" w:type="pct"/>
          </w:tcPr>
          <w:p w14:paraId="24F59B8B" w14:textId="513F818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</w:t>
            </w:r>
          </w:p>
        </w:tc>
      </w:tr>
      <w:tr w:rsidR="00C80D28" w:rsidRPr="00DC7030" w14:paraId="235FC4CE" w14:textId="77777777" w:rsidTr="001112F6">
        <w:trPr>
          <w:trHeight w:val="382"/>
        </w:trPr>
        <w:tc>
          <w:tcPr>
            <w:tcW w:w="785" w:type="pct"/>
          </w:tcPr>
          <w:p w14:paraId="6F538D3F" w14:textId="2A96A62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Zeng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Zeng&lt;/Author&gt;&lt;Year&gt;2019&lt;/Year&gt;&lt;RecNum&gt;1&lt;/RecNum&gt;&lt;DisplayText&gt;&lt;style face="superscript"&gt;[4]&lt;/style&gt;&lt;/DisplayText&gt;&lt;record&gt;&lt;rec-number&gt;1&lt;/rec-number&gt;&lt;foreign-keys&gt;&lt;key app="EN" db-id="rffrse5a1edfwqe0s9sxwxvza9st2vzse0rp" timestamp="1650873522"&gt;1&lt;/key&gt;&lt;/foreign-keys&gt;&lt;ref-type name="Journal Article"&gt;17&lt;/ref-type&gt;&lt;contributors&gt;&lt;authors&gt;&lt;author&gt;Zeng, Y.&lt;/author&gt;&lt;author&gt;Liu, Y.&lt;/author&gt;&lt;author&gt;Xie, Y.&lt;/author&gt;&lt;author&gt;Liang, J.&lt;/author&gt;&lt;author&gt;Kuang, J.&lt;/author&gt;&lt;author&gt;Lu, Z.&lt;/author&gt;&lt;author&gt;Zhou, Y.&lt;/author&gt;&lt;/authors&gt;&lt;/contributors&gt;&lt;auth-address&gt;Department of Neurology, Renmin Hospital, Wuhan University, Wuhan, China.&amp;#xD;Department of Orthopedic, Wuhan Fourth Hospital, Wuhan, China.&lt;/auth-address&gt;&lt;titles&gt;&lt;title&gt;Muscular Tuberculosis: A New Case and a Review of the Literature&lt;/title&gt;&lt;secondary-title&gt;Front Neurol&lt;/secondary-title&gt;&lt;alt-title&gt;Frontiers in neurology&lt;/alt-title&gt;&lt;/titles&gt;&lt;periodical&gt;&lt;full-title&gt;Front Neurol&lt;/full-title&gt;&lt;abbr-1&gt;Frontiers in neurology&lt;/abbr-1&gt;&lt;/periodical&gt;&lt;alt-periodical&gt;&lt;full-title&gt;Front Neurol&lt;/full-title&gt;&lt;abbr-1&gt;Frontiers in neurology&lt;/abbr-1&gt;&lt;/alt-periodical&gt;&lt;pages&gt;1031&lt;/pages&gt;&lt;volume&gt;10&lt;/volume&gt;&lt;edition&gt;2019/10/22&lt;/edition&gt;&lt;keywords&gt;&lt;keyword&gt;biopsy&lt;/keyword&gt;&lt;keyword&gt;muscle&lt;/keyword&gt;&lt;keyword&gt;muscular tuberculosis&lt;/keyword&gt;&lt;keyword&gt;pathology&lt;/keyword&gt;&lt;keyword&gt;tuberculosis&lt;/keyword&gt;&lt;/keywords&gt;&lt;dates&gt;&lt;year&gt;2019&lt;/year&gt;&lt;/dates&gt;&lt;isbn&gt;1664-2295 (Print)&amp;#xD;1664-2295&lt;/isbn&gt;&lt;accession-num&gt;31632334&lt;/accession-num&gt;&lt;urls&gt;&lt;/urls&gt;&lt;custom2&gt;PMC6779781&lt;/custom2&gt;&lt;electronic-resource-num&gt;10.3389/fneur.2019.01031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9</w:t>
            </w:r>
          </w:p>
        </w:tc>
        <w:tc>
          <w:tcPr>
            <w:tcW w:w="441" w:type="pct"/>
          </w:tcPr>
          <w:p w14:paraId="735E8F6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49</w:t>
            </w:r>
          </w:p>
        </w:tc>
        <w:tc>
          <w:tcPr>
            <w:tcW w:w="343" w:type="pct"/>
          </w:tcPr>
          <w:p w14:paraId="0DB0B425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China</w:t>
            </w:r>
          </w:p>
        </w:tc>
        <w:tc>
          <w:tcPr>
            <w:tcW w:w="833" w:type="pct"/>
          </w:tcPr>
          <w:p w14:paraId="4EFBB2CD" w14:textId="0390671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ulmonar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sis;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teroi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reatment</w:t>
            </w:r>
          </w:p>
        </w:tc>
        <w:tc>
          <w:tcPr>
            <w:tcW w:w="1026" w:type="pct"/>
          </w:tcPr>
          <w:p w14:paraId="290747A1" w14:textId="7B46195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mas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</w:tcPr>
          <w:p w14:paraId="1753A735" w14:textId="50EA683D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Both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high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ves</w:t>
            </w:r>
          </w:p>
        </w:tc>
        <w:tc>
          <w:tcPr>
            <w:tcW w:w="837" w:type="pct"/>
          </w:tcPr>
          <w:p w14:paraId="326337C8" w14:textId="40F04F4F" w:rsidR="00C80D28" w:rsidRPr="00DC7030" w:rsidRDefault="00A840E5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A840E5">
              <w:rPr>
                <w:rFonts w:ascii="Book Antiqua" w:eastAsia="Book Antiqua" w:hAnsi="Book Antiqua" w:cs="Book Antiqua"/>
                <w:color w:val="000000"/>
              </w:rPr>
              <w:t>Mycobacterium tuberculosis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863A8F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Tissu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biops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4ABD08BF" w14:textId="77777777" w:rsidTr="007F33D3">
        <w:trPr>
          <w:trHeight w:val="206"/>
        </w:trPr>
        <w:tc>
          <w:tcPr>
            <w:tcW w:w="785" w:type="pct"/>
            <w:tcBorders>
              <w:bottom w:val="nil"/>
            </w:tcBorders>
          </w:tcPr>
          <w:p w14:paraId="2C0DE1D0" w14:textId="6788532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Zitouna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aaXRvdW5hPC9BdXRob3I+PFllYXI+MjAxOTwvWWVhcj48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aaXRvdW5hPC9BdXRob3I+PFllYXI+MjAxOTwvWWVhcj48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7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9</w:t>
            </w:r>
          </w:p>
        </w:tc>
        <w:tc>
          <w:tcPr>
            <w:tcW w:w="441" w:type="pct"/>
            <w:tcBorders>
              <w:bottom w:val="nil"/>
            </w:tcBorders>
          </w:tcPr>
          <w:p w14:paraId="2B9CAD4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42</w:t>
            </w:r>
          </w:p>
        </w:tc>
        <w:tc>
          <w:tcPr>
            <w:tcW w:w="343" w:type="pct"/>
            <w:tcBorders>
              <w:bottom w:val="nil"/>
            </w:tcBorders>
          </w:tcPr>
          <w:p w14:paraId="34B01F90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unisia</w:t>
            </w:r>
          </w:p>
        </w:tc>
        <w:tc>
          <w:tcPr>
            <w:tcW w:w="833" w:type="pct"/>
            <w:tcBorders>
              <w:bottom w:val="nil"/>
            </w:tcBorders>
          </w:tcPr>
          <w:p w14:paraId="63B79593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bottom w:val="nil"/>
            </w:tcBorders>
          </w:tcPr>
          <w:p w14:paraId="14F2266F" w14:textId="4A2E86EA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ss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elling</w:t>
            </w:r>
          </w:p>
        </w:tc>
        <w:tc>
          <w:tcPr>
            <w:tcW w:w="735" w:type="pct"/>
            <w:tcBorders>
              <w:bottom w:val="nil"/>
            </w:tcBorders>
          </w:tcPr>
          <w:p w14:paraId="28B937BC" w14:textId="2B6A3BA0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mid-back</w:t>
            </w:r>
          </w:p>
        </w:tc>
        <w:tc>
          <w:tcPr>
            <w:tcW w:w="837" w:type="pct"/>
            <w:tcBorders>
              <w:bottom w:val="nil"/>
            </w:tcBorders>
          </w:tcPr>
          <w:p w14:paraId="649BDEBE" w14:textId="1696939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issu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biopsy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</w:tr>
      <w:tr w:rsidR="00C80D28" w:rsidRPr="00DC7030" w14:paraId="250405C8" w14:textId="77777777" w:rsidTr="007F33D3">
        <w:trPr>
          <w:trHeight w:val="243"/>
        </w:trPr>
        <w:tc>
          <w:tcPr>
            <w:tcW w:w="785" w:type="pct"/>
            <w:tcBorders>
              <w:top w:val="nil"/>
              <w:bottom w:val="nil"/>
            </w:tcBorders>
          </w:tcPr>
          <w:p w14:paraId="51056C8A" w14:textId="0A25600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lastRenderedPageBreak/>
              <w:t>Moyano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b3lhbm8tQnVlbm88L0F1dGhvcj48WWVhcj4yMDE5PC9Z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b3lhbm8tQnVlbm88L0F1dGhvcj48WWVhcj4yMDE5PC9Z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8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19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top w:val="nil"/>
              <w:bottom w:val="nil"/>
            </w:tcBorders>
          </w:tcPr>
          <w:p w14:paraId="5821CC3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9</w:t>
            </w:r>
          </w:p>
        </w:tc>
        <w:tc>
          <w:tcPr>
            <w:tcW w:w="343" w:type="pct"/>
            <w:tcBorders>
              <w:top w:val="nil"/>
              <w:bottom w:val="nil"/>
            </w:tcBorders>
          </w:tcPr>
          <w:p w14:paraId="23A42AE8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enegal</w:t>
            </w:r>
          </w:p>
        </w:tc>
        <w:tc>
          <w:tcPr>
            <w:tcW w:w="833" w:type="pct"/>
            <w:tcBorders>
              <w:top w:val="nil"/>
              <w:bottom w:val="nil"/>
            </w:tcBorders>
          </w:tcPr>
          <w:p w14:paraId="6C0EC059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top w:val="nil"/>
              <w:bottom w:val="nil"/>
            </w:tcBorders>
          </w:tcPr>
          <w:p w14:paraId="0CF60DC5" w14:textId="4A21CBC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ncreas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iz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of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hemithorax</w:t>
            </w:r>
            <w:proofErr w:type="spellEnd"/>
          </w:p>
        </w:tc>
        <w:tc>
          <w:tcPr>
            <w:tcW w:w="735" w:type="pct"/>
            <w:tcBorders>
              <w:top w:val="nil"/>
              <w:bottom w:val="nil"/>
            </w:tcBorders>
          </w:tcPr>
          <w:p w14:paraId="567B06B9" w14:textId="689C2A6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hemithorax</w:t>
            </w:r>
            <w:proofErr w:type="spellEnd"/>
          </w:p>
        </w:tc>
        <w:tc>
          <w:tcPr>
            <w:tcW w:w="837" w:type="pct"/>
            <w:tcBorders>
              <w:top w:val="nil"/>
              <w:bottom w:val="nil"/>
            </w:tcBorders>
          </w:tcPr>
          <w:p w14:paraId="322DE056" w14:textId="4BE03EDB" w:rsidR="00C80D28" w:rsidRPr="00DC7030" w:rsidRDefault="00A840E5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A840E5">
              <w:rPr>
                <w:rFonts w:ascii="Book Antiqua" w:eastAsia="Book Antiqua" w:hAnsi="Book Antiqua" w:cs="Book Antiqua"/>
                <w:color w:val="000000"/>
              </w:rPr>
              <w:t>Mycobacterium tuberculosis</w:t>
            </w:r>
            <w:r w:rsidR="00B00FF8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C80D28" w:rsidRPr="00DC7030">
              <w:rPr>
                <w:rFonts w:ascii="Book Antiqua" w:eastAsia="Book Antiqua" w:hAnsi="Book Antiqua" w:cs="Book Antiqua"/>
                <w:color w:val="000000"/>
              </w:rPr>
              <w:t>culture</w:t>
            </w:r>
          </w:p>
        </w:tc>
      </w:tr>
      <w:tr w:rsidR="00C80D28" w:rsidRPr="00DC7030" w14:paraId="3C9C9B95" w14:textId="77777777" w:rsidTr="007F33D3">
        <w:trPr>
          <w:trHeight w:val="243"/>
        </w:trPr>
        <w:tc>
          <w:tcPr>
            <w:tcW w:w="785" w:type="pct"/>
            <w:tcBorders>
              <w:top w:val="nil"/>
            </w:tcBorders>
          </w:tcPr>
          <w:p w14:paraId="265E8886" w14:textId="358BDE51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aha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&lt;EndNote&gt;&lt;Cite&gt;&lt;Author&gt;Fahad&lt;/Author&gt;&lt;Year&gt;2020&lt;/Year&gt;&lt;RecNum&gt;3&lt;/RecNum&gt;&lt;DisplayText&gt;&lt;style face="superscript"&gt;[28]&lt;/style&gt;&lt;/DisplayText&gt;&lt;record&gt;&lt;rec-number&gt;3&lt;/rec-number&gt;&lt;foreign-keys&gt;&lt;key app="EN" db-id="rffrse5a1edfwqe0s9sxwxvza9st2vzse0rp" timestamp="1650874151"&gt;3&lt;/key&gt;&lt;/foreign-keys&gt;&lt;ref-type name="Journal Article"&gt;17&lt;/ref-type&gt;&lt;contributors&gt;&lt;authors&gt;&lt;author&gt;Fahad, S.&lt;/author&gt;&lt;author&gt;Baloch, N.&lt;/author&gt;&lt;author&gt;Din, N. U.&lt;/author&gt;&lt;/authors&gt;&lt;/contributors&gt;&lt;auth-address&gt;Department of Surgery, Aga Khan University, Karachi, Pakistan.&amp;#xD;Department of Surgery, Aga Khan University Hospital, Karachi, Pakistan.&amp;#xD;Department of Pathology, Aga Khan University, Karachi, Pakistan.&lt;/auth-address&gt;&lt;titles&gt;&lt;title&gt;Tuberculosis of the flexor carpi radialis muscle - a case report&lt;/title&gt;&lt;secondary-title&gt;J Pak Med Assoc&lt;/secondary-title&gt;&lt;alt-title&gt;JPMA. The Journal of the Pakistan Medical Association&lt;/alt-title&gt;&lt;/titles&gt;&lt;periodical&gt;&lt;full-title&gt;J Pak Med Assoc&lt;/full-title&gt;&lt;abbr-1&gt;JPMA. The Journal of the Pakistan Medical Association&lt;/abbr-1&gt;&lt;/periodical&gt;&lt;alt-periodical&gt;&lt;full-title&gt;J Pak Med Assoc&lt;/full-title&gt;&lt;abbr-1&gt;JPMA. The Journal of the Pakistan Medical Association&lt;/abbr-1&gt;&lt;/alt-periodical&gt;&lt;pages&gt;1645-1647&lt;/pages&gt;&lt;volume&gt;70&lt;/volume&gt;&lt;number&gt;9&lt;/number&gt;&lt;edition&gt;2020/10/12&lt;/edition&gt;&lt;keywords&gt;&lt;keyword&gt;Cadaver&lt;/keyword&gt;&lt;keyword&gt;*Forearm&lt;/keyword&gt;&lt;keyword&gt;Humans&lt;/keyword&gt;&lt;keyword&gt;Muscle, Skeletal&lt;/keyword&gt;&lt;keyword&gt;*Tuberculosis&lt;/keyword&gt;&lt;keyword&gt;Tuberculosis, flexor carpi radialis muscle, antituberculous drugs&lt;/keyword&gt;&lt;/keywords&gt;&lt;dates&gt;&lt;year&gt;2020&lt;/year&gt;&lt;pub-dates&gt;&lt;date&gt;Sep&lt;/date&gt;&lt;/pub-dates&gt;&lt;/dates&gt;&lt;isbn&gt;0030-9982 (Print)&amp;#xD;0030-9982&lt;/isbn&gt;&lt;accession-num&gt;33040129&lt;/accession-num&gt;&lt;urls&gt;&lt;/urls&gt;&lt;electronic-resource-num&gt;10.5455/jpma.40799&lt;/electronic-resource-num&gt;&lt;remote-database-provider&gt;NLM&lt;/remote-database-provider&gt;&lt;language&gt;eng&lt;/language&gt;&lt;/record&gt;&lt;/Cite&gt;&lt;/EndNote&gt;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8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20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top w:val="nil"/>
            </w:tcBorders>
          </w:tcPr>
          <w:p w14:paraId="13A83F5E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male/45</w:t>
            </w:r>
          </w:p>
        </w:tc>
        <w:tc>
          <w:tcPr>
            <w:tcW w:w="343" w:type="pct"/>
            <w:tcBorders>
              <w:top w:val="nil"/>
            </w:tcBorders>
          </w:tcPr>
          <w:p w14:paraId="3893C5F3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Pakistan</w:t>
            </w:r>
          </w:p>
        </w:tc>
        <w:tc>
          <w:tcPr>
            <w:tcW w:w="833" w:type="pct"/>
            <w:tcBorders>
              <w:top w:val="nil"/>
            </w:tcBorders>
          </w:tcPr>
          <w:p w14:paraId="181DDC16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one</w:t>
            </w:r>
          </w:p>
        </w:tc>
        <w:tc>
          <w:tcPr>
            <w:tcW w:w="1026" w:type="pct"/>
            <w:tcBorders>
              <w:top w:val="nil"/>
            </w:tcBorders>
          </w:tcPr>
          <w:p w14:paraId="4C91058B" w14:textId="6661051F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Swelling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</w:t>
            </w:r>
          </w:p>
        </w:tc>
        <w:tc>
          <w:tcPr>
            <w:tcW w:w="735" w:type="pct"/>
            <w:tcBorders>
              <w:top w:val="nil"/>
            </w:tcBorders>
          </w:tcPr>
          <w:p w14:paraId="728E7F42" w14:textId="4C006F1E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orearm</w:t>
            </w:r>
          </w:p>
        </w:tc>
        <w:tc>
          <w:tcPr>
            <w:tcW w:w="837" w:type="pct"/>
            <w:tcBorders>
              <w:top w:val="nil"/>
            </w:tcBorders>
          </w:tcPr>
          <w:p w14:paraId="5FB4F80B" w14:textId="558AC3E8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Histologic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xamination</w:t>
            </w:r>
          </w:p>
        </w:tc>
      </w:tr>
      <w:tr w:rsidR="00C80D28" w:rsidRPr="00DC7030" w14:paraId="222DB3E7" w14:textId="77777777" w:rsidTr="007F33D3">
        <w:trPr>
          <w:trHeight w:val="434"/>
        </w:trPr>
        <w:tc>
          <w:tcPr>
            <w:tcW w:w="785" w:type="pct"/>
            <w:tcBorders>
              <w:bottom w:val="nil"/>
            </w:tcBorders>
          </w:tcPr>
          <w:p w14:paraId="5F0977F2" w14:textId="16F4CA73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proofErr w:type="spellStart"/>
            <w:r w:rsidRPr="00DC7030">
              <w:rPr>
                <w:rFonts w:ascii="Book Antiqua" w:eastAsia="Book Antiqua" w:hAnsi="Book Antiqua" w:cs="Book Antiqua"/>
                <w:color w:val="000000"/>
              </w:rPr>
              <w:t>Murugesh</w:t>
            </w:r>
            <w:proofErr w:type="spellEnd"/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dXJ1Z2VzaCBBbmFuZDwvQXV0aG9yPjxZZWFyPjIwMjA8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NdXJ1Z2VzaCBBbmFuZDwvQXV0aG9yPjxZZWFyPjIwMjA8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49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20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bottom w:val="nil"/>
            </w:tcBorders>
          </w:tcPr>
          <w:p w14:paraId="094B706F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31</w:t>
            </w:r>
          </w:p>
        </w:tc>
        <w:tc>
          <w:tcPr>
            <w:tcW w:w="343" w:type="pct"/>
            <w:tcBorders>
              <w:bottom w:val="nil"/>
            </w:tcBorders>
          </w:tcPr>
          <w:p w14:paraId="2E250CEB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India</w:t>
            </w:r>
          </w:p>
        </w:tc>
        <w:tc>
          <w:tcPr>
            <w:tcW w:w="833" w:type="pct"/>
            <w:tcBorders>
              <w:bottom w:val="nil"/>
            </w:tcBorders>
          </w:tcPr>
          <w:p w14:paraId="5E6D6EDB" w14:textId="477F0DB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enal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ransplan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with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mmuno-suppressant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1026" w:type="pct"/>
            <w:tcBorders>
              <w:bottom w:val="nil"/>
            </w:tcBorders>
          </w:tcPr>
          <w:p w14:paraId="2742BF72" w14:textId="2EF4601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ver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swolle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erythematous</w:t>
            </w:r>
          </w:p>
        </w:tc>
        <w:tc>
          <w:tcPr>
            <w:tcW w:w="735" w:type="pct"/>
            <w:tcBorders>
              <w:bottom w:val="nil"/>
            </w:tcBorders>
          </w:tcPr>
          <w:p w14:paraId="46B743DE" w14:textId="058B1AC1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foo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n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calf</w:t>
            </w:r>
          </w:p>
        </w:tc>
        <w:tc>
          <w:tcPr>
            <w:tcW w:w="837" w:type="pct"/>
            <w:tcBorders>
              <w:bottom w:val="nil"/>
            </w:tcBorders>
          </w:tcPr>
          <w:p w14:paraId="7FB3721D" w14:textId="39D41BC5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Nucleic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cid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amplification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est</w:t>
            </w:r>
          </w:p>
        </w:tc>
      </w:tr>
      <w:tr w:rsidR="00C80D28" w:rsidRPr="00DC7030" w14:paraId="47DC113F" w14:textId="77777777" w:rsidTr="007F33D3">
        <w:trPr>
          <w:trHeight w:val="308"/>
        </w:trPr>
        <w:tc>
          <w:tcPr>
            <w:tcW w:w="785" w:type="pct"/>
            <w:tcBorders>
              <w:top w:val="nil"/>
              <w:bottom w:val="single" w:sz="4" w:space="0" w:color="auto"/>
            </w:tcBorders>
          </w:tcPr>
          <w:p w14:paraId="4E5B7803" w14:textId="5CBC312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Tone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863A8F" w:rsidRPr="00863A8F">
              <w:rPr>
                <w:rFonts w:ascii="Book Antiqua" w:eastAsia="Book Antiqua" w:hAnsi="Book Antiqua" w:cs="Book Antiqua"/>
                <w:i/>
                <w:color w:val="000000"/>
              </w:rPr>
              <w:t>et al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Ub25lPC9BdXRob3I+PFllYXI+MjAyMTwvWWVhcj48UmVj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begin">
                <w:fldData xml:space="preserve">PEVuZE5vdGU+PENpdGU+PEF1dGhvcj5Ub25lPC9BdXRob3I+PFllYXI+MjAyMTwvWWVhcj48UmVj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</w:fldData>
              </w:fldCha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instrText xml:space="preserve"> ADDIN EN.CITE.DATA </w:instrTex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separate"/>
            </w:r>
            <w:r w:rsidR="00F14B8D" w:rsidRPr="00DC7030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26]</w:t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fldChar w:fldCharType="end"/>
            </w:r>
            <w:r w:rsidR="00F14B8D" w:rsidRPr="00DC7030">
              <w:rPr>
                <w:rFonts w:ascii="Book Antiqua" w:eastAsia="Book Antiqua" w:hAnsi="Book Antiqua" w:cs="Book Antiqua"/>
                <w:color w:val="000000"/>
              </w:rPr>
              <w:t>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2021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</w:p>
        </w:tc>
        <w:tc>
          <w:tcPr>
            <w:tcW w:w="441" w:type="pct"/>
            <w:tcBorders>
              <w:top w:val="nil"/>
              <w:bottom w:val="single" w:sz="4" w:space="0" w:color="auto"/>
            </w:tcBorders>
          </w:tcPr>
          <w:p w14:paraId="2617F5CA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Male/29</w:t>
            </w:r>
          </w:p>
        </w:tc>
        <w:tc>
          <w:tcPr>
            <w:tcW w:w="343" w:type="pct"/>
            <w:tcBorders>
              <w:top w:val="nil"/>
              <w:bottom w:val="single" w:sz="4" w:space="0" w:color="auto"/>
            </w:tcBorders>
          </w:tcPr>
          <w:p w14:paraId="003D130A" w14:textId="77777777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Japan</w:t>
            </w:r>
          </w:p>
        </w:tc>
        <w:tc>
          <w:tcPr>
            <w:tcW w:w="833" w:type="pct"/>
            <w:tcBorders>
              <w:top w:val="nil"/>
              <w:bottom w:val="single" w:sz="4" w:space="0" w:color="auto"/>
            </w:tcBorders>
          </w:tcPr>
          <w:p w14:paraId="42101324" w14:textId="55E5CAFB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tuberculous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leurisy</w:t>
            </w:r>
          </w:p>
        </w:tc>
        <w:tc>
          <w:tcPr>
            <w:tcW w:w="1026" w:type="pct"/>
            <w:tcBorders>
              <w:top w:val="nil"/>
              <w:bottom w:val="single" w:sz="4" w:space="0" w:color="auto"/>
            </w:tcBorders>
          </w:tcPr>
          <w:p w14:paraId="7DBB21DE" w14:textId="4943F9B6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Fever,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pain</w:t>
            </w:r>
          </w:p>
        </w:tc>
        <w:tc>
          <w:tcPr>
            <w:tcW w:w="735" w:type="pct"/>
            <w:tcBorders>
              <w:top w:val="nil"/>
              <w:bottom w:val="single" w:sz="4" w:space="0" w:color="auto"/>
            </w:tcBorders>
          </w:tcPr>
          <w:p w14:paraId="0F0F4F6B" w14:textId="6A1686B9" w:rsidR="00C80D28" w:rsidRPr="00DC7030" w:rsidRDefault="00C80D28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DC7030">
              <w:rPr>
                <w:rFonts w:ascii="Book Antiqua" w:eastAsia="Book Antiqua" w:hAnsi="Book Antiqua" w:cs="Book Antiqua"/>
                <w:color w:val="000000"/>
              </w:rPr>
              <w:t>Right</w:t>
            </w:r>
            <w:r w:rsidR="00707384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Pr="00DC7030">
              <w:rPr>
                <w:rFonts w:ascii="Book Antiqua" w:eastAsia="Book Antiqua" w:hAnsi="Book Antiqua" w:cs="Book Antiqua"/>
                <w:color w:val="000000"/>
              </w:rPr>
              <w:t>iliopsoas</w:t>
            </w:r>
          </w:p>
        </w:tc>
        <w:tc>
          <w:tcPr>
            <w:tcW w:w="837" w:type="pct"/>
            <w:tcBorders>
              <w:top w:val="nil"/>
              <w:bottom w:val="single" w:sz="4" w:space="0" w:color="auto"/>
            </w:tcBorders>
          </w:tcPr>
          <w:p w14:paraId="59666275" w14:textId="20D8926A" w:rsidR="00C80D28" w:rsidRPr="00DC7030" w:rsidRDefault="00A840E5" w:rsidP="00DC7030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</w:rPr>
            </w:pPr>
            <w:r w:rsidRPr="00A840E5">
              <w:rPr>
                <w:rFonts w:ascii="Book Antiqua" w:eastAsia="Book Antiqua" w:hAnsi="Book Antiqua" w:cs="Book Antiqua"/>
                <w:color w:val="000000"/>
              </w:rPr>
              <w:t>Mycobacterium tuberculosis</w:t>
            </w:r>
          </w:p>
        </w:tc>
      </w:tr>
    </w:tbl>
    <w:p w14:paraId="608E898F" w14:textId="788518E7" w:rsidR="00C80D28" w:rsidRPr="00863A8F" w:rsidRDefault="003651E2" w:rsidP="00DC7030">
      <w:pPr>
        <w:spacing w:line="360" w:lineRule="auto"/>
        <w:jc w:val="both"/>
        <w:rPr>
          <w:rFonts w:ascii="Book Antiqua" w:hAnsi="Book Antiqua"/>
          <w:lang w:eastAsia="zh-CN"/>
        </w:rPr>
      </w:pPr>
      <w:r w:rsidRPr="00DC7030">
        <w:rPr>
          <w:rFonts w:ascii="Book Antiqua" w:eastAsia="等线" w:hAnsi="Book Antiqua"/>
          <w:lang w:eastAsia="zh-CN"/>
        </w:rPr>
        <w:t>PCR:</w:t>
      </w:r>
      <w:r w:rsidR="00707384">
        <w:rPr>
          <w:rFonts w:ascii="Book Antiqua" w:eastAsia="等线" w:hAnsi="Book Antiqua"/>
          <w:lang w:eastAsia="zh-CN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Polymerase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chain</w:t>
      </w:r>
      <w:r w:rsidR="00707384">
        <w:rPr>
          <w:rFonts w:ascii="Book Antiqua" w:eastAsia="Book Antiqua" w:hAnsi="Book Antiqua" w:cs="Book Antiqua"/>
          <w:color w:val="000000"/>
        </w:rPr>
        <w:t xml:space="preserve"> </w:t>
      </w:r>
      <w:r w:rsidR="00200836" w:rsidRPr="00DC7030">
        <w:rPr>
          <w:rFonts w:ascii="Book Antiqua" w:eastAsia="Book Antiqua" w:hAnsi="Book Antiqua" w:cs="Book Antiqua"/>
          <w:color w:val="000000"/>
        </w:rPr>
        <w:t>reaction</w:t>
      </w:r>
      <w:r w:rsidR="00863A8F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57400D76" w14:textId="620A6D35" w:rsidR="00FA78F4" w:rsidRDefault="00FA78F4">
      <w:pPr>
        <w:rPr>
          <w:rFonts w:ascii="Book Antiqua" w:hAnsi="Book Antiqua"/>
          <w:lang w:eastAsia="zh-CN"/>
        </w:rPr>
      </w:pPr>
      <w:r>
        <w:rPr>
          <w:rFonts w:ascii="Book Antiqua" w:hAnsi="Book Antiqua"/>
          <w:lang w:eastAsia="zh-CN"/>
        </w:rPr>
        <w:br w:type="page"/>
      </w:r>
    </w:p>
    <w:p w14:paraId="0C428686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6F2F8C7B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0E2D47AB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7A231DB2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303726CF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4ED89150" w14:textId="77777777" w:rsidR="00FA78F4" w:rsidRDefault="00FA78F4" w:rsidP="00FA78F4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5CBC4762" wp14:editId="3E0B550A">
            <wp:extent cx="2499360" cy="1440180"/>
            <wp:effectExtent l="0" t="0" r="0" b="7620"/>
            <wp:docPr id="1" name="图片 1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4B9A27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2065C02F" w14:textId="77777777" w:rsidR="00FA78F4" w:rsidRPr="00763D22" w:rsidRDefault="00FA78F4" w:rsidP="00FA78F4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7A8A81C5" w14:textId="77777777" w:rsidR="00FA78F4" w:rsidRPr="00763D22" w:rsidRDefault="00FA78F4" w:rsidP="00FA78F4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2EA15356" w14:textId="77777777" w:rsidR="00FA78F4" w:rsidRPr="00763D22" w:rsidRDefault="00FA78F4" w:rsidP="00FA78F4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7E06CBF3" w14:textId="77777777" w:rsidR="00FA78F4" w:rsidRPr="00763D22" w:rsidRDefault="00FA78F4" w:rsidP="00FA78F4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5CB34F1" w14:textId="77777777" w:rsidR="00FA78F4" w:rsidRPr="00763D22" w:rsidRDefault="00FA78F4" w:rsidP="00FA78F4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3FBAF192" w14:textId="77777777" w:rsidR="00FA78F4" w:rsidRPr="00763D22" w:rsidRDefault="00FA78F4" w:rsidP="00FA78F4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01D236B9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788A1206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63E26093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7E9FC37C" w14:textId="77777777" w:rsidR="00FA78F4" w:rsidRDefault="00FA78F4" w:rsidP="00FA78F4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53CA43B0" wp14:editId="119395BA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1B7551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02707547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2F4FD7E5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251A4164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7B4B5199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1386443C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20F4699F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5B84B899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0DAABC7F" w14:textId="77777777" w:rsidR="00FA78F4" w:rsidRDefault="00FA78F4" w:rsidP="00FA78F4">
      <w:pPr>
        <w:jc w:val="center"/>
        <w:rPr>
          <w:rFonts w:ascii="Book Antiqua" w:hAnsi="Book Antiqua"/>
        </w:rPr>
      </w:pPr>
    </w:p>
    <w:p w14:paraId="6A0E11BA" w14:textId="77777777" w:rsidR="00FA78F4" w:rsidRPr="00763D22" w:rsidRDefault="00FA78F4" w:rsidP="00FA78F4">
      <w:pPr>
        <w:jc w:val="right"/>
        <w:rPr>
          <w:rFonts w:ascii="Book Antiqua" w:hAnsi="Book Antiqua"/>
          <w:color w:val="000000" w:themeColor="text1"/>
        </w:rPr>
      </w:pPr>
    </w:p>
    <w:p w14:paraId="38CAF240" w14:textId="58FB59EC" w:rsidR="00FA78F4" w:rsidRPr="00763D22" w:rsidRDefault="00FA78F4" w:rsidP="00FA78F4">
      <w:pPr>
        <w:jc w:val="center"/>
        <w:rPr>
          <w:rFonts w:ascii="Book Antiqua" w:hAnsi="Book Antiqua"/>
          <w:color w:val="000000" w:themeColor="text1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 w:rsidR="007F33D3">
        <w:rPr>
          <w:rFonts w:ascii="Book Antiqua" w:eastAsia="BookAntiqua-Bold" w:hAnsi="Book Antiqua" w:cs="BookAntiqua-Bold" w:hint="eastAsia"/>
          <w:b/>
          <w:bCs/>
          <w:color w:val="000000" w:themeColor="text1"/>
          <w:lang w:eastAsia="zh-CN"/>
        </w:rPr>
        <w:t>3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p w14:paraId="450C8476" w14:textId="77777777" w:rsidR="00C80D28" w:rsidRPr="00FA78F4" w:rsidRDefault="00C80D28" w:rsidP="00FA78F4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C80D28" w:rsidRPr="00FA78F4"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902A350" w15:done="0"/>
  <w15:commentEx w15:paraId="2A728E44" w15:done="0"/>
  <w15:commentEx w15:paraId="0A0856AB" w15:done="0"/>
  <w15:commentEx w15:paraId="2106419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902A350" w16cid:durableId="275966F9"/>
  <w16cid:commentId w16cid:paraId="2A728E44" w16cid:durableId="275966FA"/>
  <w16cid:commentId w16cid:paraId="0A0856AB" w16cid:durableId="275966FB"/>
  <w16cid:commentId w16cid:paraId="21064199" w16cid:durableId="275966F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F0B522" w14:textId="77777777" w:rsidR="00FF189A" w:rsidRDefault="00FF189A" w:rsidP="00D1078C">
      <w:r>
        <w:separator/>
      </w:r>
    </w:p>
  </w:endnote>
  <w:endnote w:type="continuationSeparator" w:id="0">
    <w:p w14:paraId="46522E67" w14:textId="77777777" w:rsidR="00FF189A" w:rsidRDefault="00FF189A" w:rsidP="00D107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414EB5" w14:textId="77777777" w:rsidR="001112F6" w:rsidRPr="00D1078C" w:rsidRDefault="001112F6" w:rsidP="00D1078C">
    <w:pPr>
      <w:pStyle w:val="a9"/>
      <w:jc w:val="right"/>
      <w:rPr>
        <w:rFonts w:ascii="Book Antiqua" w:hAnsi="Book Antiqua"/>
        <w:sz w:val="24"/>
        <w:szCs w:val="24"/>
      </w:rPr>
    </w:pPr>
    <w:r w:rsidRPr="00D1078C">
      <w:rPr>
        <w:rFonts w:ascii="Book Antiqua" w:hAnsi="Book Antiqua"/>
        <w:sz w:val="24"/>
        <w:szCs w:val="24"/>
      </w:rPr>
      <w:fldChar w:fldCharType="begin"/>
    </w:r>
    <w:r w:rsidRPr="00D1078C">
      <w:rPr>
        <w:rFonts w:ascii="Book Antiqua" w:hAnsi="Book Antiqua"/>
        <w:sz w:val="24"/>
        <w:szCs w:val="24"/>
      </w:rPr>
      <w:instrText xml:space="preserve"> PAGE  \* Arabic  \* MERGEFORMAT </w:instrText>
    </w:r>
    <w:r w:rsidRPr="00D1078C">
      <w:rPr>
        <w:rFonts w:ascii="Book Antiqua" w:hAnsi="Book Antiqua"/>
        <w:sz w:val="24"/>
        <w:szCs w:val="24"/>
      </w:rPr>
      <w:fldChar w:fldCharType="separate"/>
    </w:r>
    <w:r w:rsidR="00EE5920">
      <w:rPr>
        <w:rFonts w:ascii="Book Antiqua" w:hAnsi="Book Antiqua"/>
        <w:noProof/>
        <w:sz w:val="24"/>
        <w:szCs w:val="24"/>
      </w:rPr>
      <w:t>21</w:t>
    </w:r>
    <w:r w:rsidRPr="00D1078C">
      <w:rPr>
        <w:rFonts w:ascii="Book Antiqua" w:hAnsi="Book Antiqua"/>
        <w:sz w:val="24"/>
        <w:szCs w:val="24"/>
      </w:rPr>
      <w:fldChar w:fldCharType="end"/>
    </w:r>
    <w:r w:rsidRPr="00D1078C">
      <w:rPr>
        <w:rFonts w:ascii="Book Antiqua" w:hAnsi="Book Antiqua"/>
        <w:sz w:val="24"/>
        <w:szCs w:val="24"/>
      </w:rPr>
      <w:t>/</w:t>
    </w:r>
    <w:r w:rsidRPr="00D1078C">
      <w:rPr>
        <w:rFonts w:ascii="Book Antiqua" w:hAnsi="Book Antiqua"/>
        <w:sz w:val="24"/>
        <w:szCs w:val="24"/>
      </w:rPr>
      <w:fldChar w:fldCharType="begin"/>
    </w:r>
    <w:r w:rsidRPr="00D1078C">
      <w:rPr>
        <w:rFonts w:ascii="Book Antiqua" w:hAnsi="Book Antiqua"/>
        <w:sz w:val="24"/>
        <w:szCs w:val="24"/>
      </w:rPr>
      <w:instrText xml:space="preserve"> NUMPAGES   \* MERGEFORMAT </w:instrText>
    </w:r>
    <w:r w:rsidRPr="00D1078C">
      <w:rPr>
        <w:rFonts w:ascii="Book Antiqua" w:hAnsi="Book Antiqua"/>
        <w:sz w:val="24"/>
        <w:szCs w:val="24"/>
      </w:rPr>
      <w:fldChar w:fldCharType="separate"/>
    </w:r>
    <w:r w:rsidR="00EE5920">
      <w:rPr>
        <w:rFonts w:ascii="Book Antiqua" w:hAnsi="Book Antiqua"/>
        <w:noProof/>
        <w:sz w:val="24"/>
        <w:szCs w:val="24"/>
      </w:rPr>
      <w:t>28</w:t>
    </w:r>
    <w:r w:rsidRPr="00D1078C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FFE0939" w14:textId="77777777" w:rsidR="00FF189A" w:rsidRDefault="00FF189A" w:rsidP="00D1078C">
      <w:r>
        <w:separator/>
      </w:r>
    </w:p>
  </w:footnote>
  <w:footnote w:type="continuationSeparator" w:id="0">
    <w:p w14:paraId="529F5D2C" w14:textId="77777777" w:rsidR="00FF189A" w:rsidRDefault="00FF189A" w:rsidP="00D1078C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appy Young Girl">
    <w15:presenceInfo w15:providerId="Windows Live" w15:userId="f926fe681cce509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159CB"/>
    <w:rsid w:val="00075C80"/>
    <w:rsid w:val="000D3C0B"/>
    <w:rsid w:val="00102CE3"/>
    <w:rsid w:val="001112F6"/>
    <w:rsid w:val="00182DA7"/>
    <w:rsid w:val="0018795C"/>
    <w:rsid w:val="00200836"/>
    <w:rsid w:val="002407DD"/>
    <w:rsid w:val="002C028A"/>
    <w:rsid w:val="002E1103"/>
    <w:rsid w:val="002E334C"/>
    <w:rsid w:val="003651E2"/>
    <w:rsid w:val="003C7A42"/>
    <w:rsid w:val="003F4EA0"/>
    <w:rsid w:val="004B1F63"/>
    <w:rsid w:val="004D3187"/>
    <w:rsid w:val="00707384"/>
    <w:rsid w:val="0072267F"/>
    <w:rsid w:val="00734952"/>
    <w:rsid w:val="00771CCC"/>
    <w:rsid w:val="0077283A"/>
    <w:rsid w:val="007A2900"/>
    <w:rsid w:val="007F33D3"/>
    <w:rsid w:val="00837A1B"/>
    <w:rsid w:val="00863A8F"/>
    <w:rsid w:val="0087194E"/>
    <w:rsid w:val="008B4EBE"/>
    <w:rsid w:val="00906063"/>
    <w:rsid w:val="00911E8C"/>
    <w:rsid w:val="00A77B3E"/>
    <w:rsid w:val="00A82EB6"/>
    <w:rsid w:val="00A840E5"/>
    <w:rsid w:val="00AA4969"/>
    <w:rsid w:val="00AA7458"/>
    <w:rsid w:val="00B00FF8"/>
    <w:rsid w:val="00B30C62"/>
    <w:rsid w:val="00BA6B8E"/>
    <w:rsid w:val="00BF21CC"/>
    <w:rsid w:val="00C80D28"/>
    <w:rsid w:val="00CA2A55"/>
    <w:rsid w:val="00D05917"/>
    <w:rsid w:val="00D1078C"/>
    <w:rsid w:val="00D23BF7"/>
    <w:rsid w:val="00D43036"/>
    <w:rsid w:val="00D472CD"/>
    <w:rsid w:val="00D54E77"/>
    <w:rsid w:val="00DC7030"/>
    <w:rsid w:val="00DE15E3"/>
    <w:rsid w:val="00E61FC7"/>
    <w:rsid w:val="00EA4F9C"/>
    <w:rsid w:val="00EE5920"/>
    <w:rsid w:val="00F14B8D"/>
    <w:rsid w:val="00F87164"/>
    <w:rsid w:val="00FA0048"/>
    <w:rsid w:val="00FA6E62"/>
    <w:rsid w:val="00FA78F4"/>
    <w:rsid w:val="00FF18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DB03E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1">
    <w:name w:val="网格型1"/>
    <w:basedOn w:val="a1"/>
    <w:next w:val="a3"/>
    <w:uiPriority w:val="39"/>
    <w:rsid w:val="00C80D28"/>
    <w:rPr>
      <w:rFonts w:ascii="等线 Light" w:hAnsi="等线 Light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3">
    <w:name w:val="Table Grid"/>
    <w:basedOn w:val="a1"/>
    <w:rsid w:val="00C80D2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annotation reference"/>
    <w:basedOn w:val="a0"/>
    <w:rsid w:val="00D1078C"/>
    <w:rPr>
      <w:sz w:val="21"/>
      <w:szCs w:val="21"/>
    </w:rPr>
  </w:style>
  <w:style w:type="paragraph" w:styleId="a5">
    <w:name w:val="annotation text"/>
    <w:basedOn w:val="a"/>
    <w:link w:val="Char"/>
    <w:rsid w:val="00D1078C"/>
  </w:style>
  <w:style w:type="character" w:customStyle="1" w:styleId="Char">
    <w:name w:val="批注文字 Char"/>
    <w:basedOn w:val="a0"/>
    <w:link w:val="a5"/>
    <w:rsid w:val="00D1078C"/>
    <w:rPr>
      <w:sz w:val="24"/>
      <w:szCs w:val="24"/>
    </w:rPr>
  </w:style>
  <w:style w:type="paragraph" w:styleId="a6">
    <w:name w:val="annotation subject"/>
    <w:basedOn w:val="a5"/>
    <w:next w:val="a5"/>
    <w:link w:val="Char0"/>
    <w:rsid w:val="00D1078C"/>
    <w:rPr>
      <w:b/>
      <w:bCs/>
    </w:rPr>
  </w:style>
  <w:style w:type="character" w:customStyle="1" w:styleId="Char0">
    <w:name w:val="批注主题 Char"/>
    <w:basedOn w:val="Char"/>
    <w:link w:val="a6"/>
    <w:rsid w:val="00D1078C"/>
    <w:rPr>
      <w:b/>
      <w:bCs/>
      <w:sz w:val="24"/>
      <w:szCs w:val="24"/>
    </w:rPr>
  </w:style>
  <w:style w:type="paragraph" w:styleId="a7">
    <w:name w:val="Balloon Text"/>
    <w:basedOn w:val="a"/>
    <w:link w:val="Char1"/>
    <w:rsid w:val="00D1078C"/>
    <w:rPr>
      <w:sz w:val="18"/>
      <w:szCs w:val="18"/>
    </w:rPr>
  </w:style>
  <w:style w:type="character" w:customStyle="1" w:styleId="Char1">
    <w:name w:val="批注框文本 Char"/>
    <w:basedOn w:val="a0"/>
    <w:link w:val="a7"/>
    <w:rsid w:val="00D1078C"/>
    <w:rPr>
      <w:sz w:val="18"/>
      <w:szCs w:val="18"/>
    </w:rPr>
  </w:style>
  <w:style w:type="paragraph" w:styleId="a8">
    <w:name w:val="header"/>
    <w:basedOn w:val="a"/>
    <w:link w:val="Char2"/>
    <w:rsid w:val="00D107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rsid w:val="00D1078C"/>
    <w:rPr>
      <w:sz w:val="18"/>
      <w:szCs w:val="18"/>
    </w:rPr>
  </w:style>
  <w:style w:type="paragraph" w:styleId="a9">
    <w:name w:val="footer"/>
    <w:basedOn w:val="a"/>
    <w:link w:val="Char3"/>
    <w:rsid w:val="00D1078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9"/>
    <w:rsid w:val="00D1078C"/>
    <w:rPr>
      <w:sz w:val="18"/>
      <w:szCs w:val="18"/>
    </w:rPr>
  </w:style>
  <w:style w:type="character" w:customStyle="1" w:styleId="q4iawc">
    <w:name w:val="q4iawc"/>
    <w:basedOn w:val="a0"/>
    <w:rsid w:val="001112F6"/>
  </w:style>
  <w:style w:type="paragraph" w:styleId="aa">
    <w:name w:val="Revision"/>
    <w:hidden/>
    <w:uiPriority w:val="99"/>
    <w:semiHidden/>
    <w:rsid w:val="00D472CD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1">
    <w:name w:val="网格型1"/>
    <w:basedOn w:val="a1"/>
    <w:next w:val="a3"/>
    <w:uiPriority w:val="39"/>
    <w:rsid w:val="00C80D28"/>
    <w:rPr>
      <w:rFonts w:ascii="等线 Light" w:hAnsi="等线 Light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3">
    <w:name w:val="Table Grid"/>
    <w:basedOn w:val="a1"/>
    <w:rsid w:val="00C80D2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annotation reference"/>
    <w:basedOn w:val="a0"/>
    <w:rsid w:val="00D1078C"/>
    <w:rPr>
      <w:sz w:val="21"/>
      <w:szCs w:val="21"/>
    </w:rPr>
  </w:style>
  <w:style w:type="paragraph" w:styleId="a5">
    <w:name w:val="annotation text"/>
    <w:basedOn w:val="a"/>
    <w:link w:val="Char"/>
    <w:rsid w:val="00D1078C"/>
  </w:style>
  <w:style w:type="character" w:customStyle="1" w:styleId="Char">
    <w:name w:val="批注文字 Char"/>
    <w:basedOn w:val="a0"/>
    <w:link w:val="a5"/>
    <w:rsid w:val="00D1078C"/>
    <w:rPr>
      <w:sz w:val="24"/>
      <w:szCs w:val="24"/>
    </w:rPr>
  </w:style>
  <w:style w:type="paragraph" w:styleId="a6">
    <w:name w:val="annotation subject"/>
    <w:basedOn w:val="a5"/>
    <w:next w:val="a5"/>
    <w:link w:val="Char0"/>
    <w:rsid w:val="00D1078C"/>
    <w:rPr>
      <w:b/>
      <w:bCs/>
    </w:rPr>
  </w:style>
  <w:style w:type="character" w:customStyle="1" w:styleId="Char0">
    <w:name w:val="批注主题 Char"/>
    <w:basedOn w:val="Char"/>
    <w:link w:val="a6"/>
    <w:rsid w:val="00D1078C"/>
    <w:rPr>
      <w:b/>
      <w:bCs/>
      <w:sz w:val="24"/>
      <w:szCs w:val="24"/>
    </w:rPr>
  </w:style>
  <w:style w:type="paragraph" w:styleId="a7">
    <w:name w:val="Balloon Text"/>
    <w:basedOn w:val="a"/>
    <w:link w:val="Char1"/>
    <w:rsid w:val="00D1078C"/>
    <w:rPr>
      <w:sz w:val="18"/>
      <w:szCs w:val="18"/>
    </w:rPr>
  </w:style>
  <w:style w:type="character" w:customStyle="1" w:styleId="Char1">
    <w:name w:val="批注框文本 Char"/>
    <w:basedOn w:val="a0"/>
    <w:link w:val="a7"/>
    <w:rsid w:val="00D1078C"/>
    <w:rPr>
      <w:sz w:val="18"/>
      <w:szCs w:val="18"/>
    </w:rPr>
  </w:style>
  <w:style w:type="paragraph" w:styleId="a8">
    <w:name w:val="header"/>
    <w:basedOn w:val="a"/>
    <w:link w:val="Char2"/>
    <w:rsid w:val="00D107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rsid w:val="00D1078C"/>
    <w:rPr>
      <w:sz w:val="18"/>
      <w:szCs w:val="18"/>
    </w:rPr>
  </w:style>
  <w:style w:type="paragraph" w:styleId="a9">
    <w:name w:val="footer"/>
    <w:basedOn w:val="a"/>
    <w:link w:val="Char3"/>
    <w:rsid w:val="00D1078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9"/>
    <w:rsid w:val="00D1078C"/>
    <w:rPr>
      <w:sz w:val="18"/>
      <w:szCs w:val="18"/>
    </w:rPr>
  </w:style>
  <w:style w:type="character" w:customStyle="1" w:styleId="q4iawc">
    <w:name w:val="q4iawc"/>
    <w:basedOn w:val="a0"/>
    <w:rsid w:val="001112F6"/>
  </w:style>
  <w:style w:type="paragraph" w:styleId="aa">
    <w:name w:val="Revision"/>
    <w:hidden/>
    <w:uiPriority w:val="99"/>
    <w:semiHidden/>
    <w:rsid w:val="00D472C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8763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2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38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microsoft.com/office/2011/relationships/commentsExtended" Target="commentsExtended.xml"/><Relationship Id="rId2" Type="http://schemas.microsoft.com/office/2007/relationships/stylesWithEffects" Target="stylesWithEffects.xml"/><Relationship Id="rId16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5</TotalTime>
  <Pages>1</Pages>
  <Words>7523</Words>
  <Characters>42883</Characters>
  <Application>Microsoft Office Word</Application>
  <DocSecurity>0</DocSecurity>
  <Lines>357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ppy Young Girl</dc:creator>
  <cp:lastModifiedBy>HP</cp:lastModifiedBy>
  <cp:revision>34</cp:revision>
  <dcterms:created xsi:type="dcterms:W3CDTF">2022-12-30T06:41:00Z</dcterms:created>
  <dcterms:modified xsi:type="dcterms:W3CDTF">2023-01-26T16:55:00Z</dcterms:modified>
</cp:coreProperties>
</file>